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35C6EF8" w14:textId="1237DF2D" w:rsidR="0086114C" w:rsidRDefault="00F14682" w:rsidP="00A66266">
      <w:pPr>
        <w:pStyle w:val="Caption"/>
        <w:spacing w:line="360" w:lineRule="auto"/>
        <w:ind w:firstLine="0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0" w:name="_Toc175060540"/>
      <w:bookmarkStart w:id="1" w:name="_Toc175060913"/>
      <w:r w:rsidRPr="00F1468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</w:t>
      </w:r>
      <w:r w:rsidR="00C51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2 </w:t>
      </w:r>
      <w:r w:rsidRPr="00F1468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Table</w:t>
      </w:r>
      <w:r w:rsidR="00C51467" w:rsidRPr="00C51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. </w:t>
      </w:r>
      <w:bookmarkEnd w:id="0"/>
      <w:bookmarkEnd w:id="1"/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</w:t>
      </w:r>
      <w:r w:rsidR="004A1E33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-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rior</w:t>
      </w:r>
      <w:r w:rsidR="004A1E33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="00E25798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c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onfounding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v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ariables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</w:t>
      </w:r>
      <w:r w:rsidR="00A61C9F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djusted in the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l</w:t>
      </w:r>
      <w:r w:rsidR="00CD764A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near</w:t>
      </w:r>
      <w:r w:rsidR="00A61C9F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</w:t>
      </w:r>
      <w:r w:rsidR="00A61C9F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egression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m</w:t>
      </w:r>
      <w:r w:rsidR="00A61C9F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odels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</w:t>
      </w:r>
      <w:r w:rsidR="00A61C9F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xamining the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ssociations of the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xposure</w:t>
      </w:r>
      <w:r w:rsidR="00A61C9F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/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</w:t>
      </w:r>
      <w:r w:rsidR="00A61C9F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ndependent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v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ariables with </w:t>
      </w:r>
      <w:r w:rsidR="00CD764A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he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l</w:t>
      </w:r>
      <w:r w:rsidR="00CD764A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ife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</w:t>
      </w:r>
      <w:r w:rsidR="00CD764A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atisfaction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o</w:t>
      </w:r>
      <w:r w:rsidR="00CD764A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utcome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v</w:t>
      </w:r>
      <w:r w:rsidR="00CD764A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riable</w:t>
      </w:r>
      <w:r w:rsidR="00BD62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,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i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entified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hrough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irected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cyclic </w:t>
      </w:r>
      <w:r w:rsidR="00441E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g</w:t>
      </w:r>
      <w:r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aphs</w:t>
      </w:r>
      <w:r w:rsidR="00BD62A9" w:rsidRPr="00591B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.</w:t>
      </w:r>
    </w:p>
    <w:p w14:paraId="22302E3B" w14:textId="77777777" w:rsidR="00790049" w:rsidRPr="00790049" w:rsidRDefault="00790049" w:rsidP="0079004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361DA8" w14:paraId="7598BBEB" w14:textId="77777777" w:rsidTr="00847D58">
        <w:tc>
          <w:tcPr>
            <w:tcW w:w="4508" w:type="dxa"/>
            <w:tcBorders>
              <w:bottom w:val="single" w:sz="4" w:space="0" w:color="auto"/>
            </w:tcBorders>
          </w:tcPr>
          <w:p w14:paraId="061890A8" w14:textId="0A244A25" w:rsidR="00361DA8" w:rsidRPr="00C51467" w:rsidRDefault="00361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Independent Variable</w:t>
            </w:r>
          </w:p>
        </w:tc>
        <w:tc>
          <w:tcPr>
            <w:tcW w:w="4508" w:type="dxa"/>
            <w:tcBorders>
              <w:bottom w:val="single" w:sz="4" w:space="0" w:color="auto"/>
            </w:tcBorders>
          </w:tcPr>
          <w:p w14:paraId="7772439C" w14:textId="7BAE2775" w:rsidR="00361DA8" w:rsidRPr="00C51467" w:rsidRDefault="00361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Life Satisfaction Confounding variables</w:t>
            </w:r>
          </w:p>
        </w:tc>
      </w:tr>
      <w:tr w:rsidR="00361DA8" w14:paraId="1FD207C3" w14:textId="77777777" w:rsidTr="00847D58">
        <w:tc>
          <w:tcPr>
            <w:tcW w:w="4508" w:type="dxa"/>
            <w:tcBorders>
              <w:top w:val="single" w:sz="4" w:space="0" w:color="auto"/>
            </w:tcBorders>
          </w:tcPr>
          <w:p w14:paraId="7F6E1722" w14:textId="4997A661" w:rsidR="00361DA8" w:rsidRPr="00C51467" w:rsidRDefault="006C32E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x at birth</w:t>
            </w:r>
          </w:p>
        </w:tc>
        <w:tc>
          <w:tcPr>
            <w:tcW w:w="4508" w:type="dxa"/>
            <w:tcBorders>
              <w:top w:val="single" w:sz="4" w:space="0" w:color="auto"/>
            </w:tcBorders>
          </w:tcPr>
          <w:p w14:paraId="3CEE15E5" w14:textId="77777777" w:rsidR="00361DA8" w:rsidRDefault="009E10D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 adjustment required</w:t>
            </w:r>
          </w:p>
          <w:p w14:paraId="3D7A81CA" w14:textId="050A8124" w:rsidR="003C69B2" w:rsidRDefault="003C69B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61DA8" w14:paraId="0D36EFF1" w14:textId="77777777" w:rsidTr="00847D58">
        <w:tc>
          <w:tcPr>
            <w:tcW w:w="4508" w:type="dxa"/>
          </w:tcPr>
          <w:p w14:paraId="57809476" w14:textId="03B99DF4" w:rsidR="00361DA8" w:rsidRPr="00C51467" w:rsidRDefault="006C32E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ge</w:t>
            </w:r>
          </w:p>
        </w:tc>
        <w:tc>
          <w:tcPr>
            <w:tcW w:w="4508" w:type="dxa"/>
          </w:tcPr>
          <w:p w14:paraId="44A8AD91" w14:textId="77777777" w:rsidR="00361DA8" w:rsidRDefault="009E10D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 adjustment required</w:t>
            </w:r>
          </w:p>
          <w:p w14:paraId="7ACC5DC9" w14:textId="107FCDC5" w:rsidR="003C69B2" w:rsidRDefault="003C69B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32EB" w14:paraId="2D23F8B9" w14:textId="77777777" w:rsidTr="00847D58">
        <w:tc>
          <w:tcPr>
            <w:tcW w:w="4508" w:type="dxa"/>
          </w:tcPr>
          <w:p w14:paraId="310020F1" w14:textId="20283F48" w:rsidR="006C32EB" w:rsidRPr="00C51467" w:rsidRDefault="006C32E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urality</w:t>
            </w:r>
          </w:p>
        </w:tc>
        <w:tc>
          <w:tcPr>
            <w:tcW w:w="4508" w:type="dxa"/>
          </w:tcPr>
          <w:p w14:paraId="3A034E30" w14:textId="77777777" w:rsidR="006C32EB" w:rsidRDefault="006C32EB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ex at Birth</w:t>
            </w:r>
          </w:p>
          <w:p w14:paraId="2BDB4841" w14:textId="77777777" w:rsidR="006C32EB" w:rsidRDefault="006C32EB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Education</w:t>
            </w:r>
          </w:p>
          <w:p w14:paraId="1CF38591" w14:textId="77777777" w:rsidR="006C32EB" w:rsidRDefault="006C32EB" w:rsidP="00C51467">
            <w:pPr>
              <w:spacing w:line="360" w:lineRule="auto"/>
              <w:ind w:firstLine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rofession</w:t>
            </w:r>
          </w:p>
          <w:p w14:paraId="6CFC7BBD" w14:textId="166F9DAA" w:rsidR="003C69B2" w:rsidRDefault="003C69B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32EB" w14:paraId="0FCE7523" w14:textId="77777777" w:rsidTr="00847D58">
        <w:tc>
          <w:tcPr>
            <w:tcW w:w="4508" w:type="dxa"/>
          </w:tcPr>
          <w:p w14:paraId="5A27EDB8" w14:textId="640C1E5F" w:rsidR="006C32EB" w:rsidRPr="00C51467" w:rsidRDefault="00C05D2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nual income</w:t>
            </w:r>
          </w:p>
        </w:tc>
        <w:tc>
          <w:tcPr>
            <w:tcW w:w="4508" w:type="dxa"/>
          </w:tcPr>
          <w:p w14:paraId="67131C55" w14:textId="77777777" w:rsidR="00C05D2A" w:rsidRPr="00D12A0C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D12A0C">
              <w:rPr>
                <w:rFonts w:ascii="Times New Roman" w:eastAsia="Calibri" w:hAnsi="Times New Roman" w:cs="Times New Roman"/>
                <w:sz w:val="24"/>
                <w:szCs w:val="24"/>
              </w:rPr>
              <w:t>Age</w:t>
            </w:r>
          </w:p>
          <w:p w14:paraId="6332E841" w14:textId="77777777" w:rsidR="00C05D2A" w:rsidRPr="00D12A0C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D12A0C">
              <w:rPr>
                <w:rFonts w:ascii="Times New Roman" w:eastAsia="Calibri" w:hAnsi="Times New Roman" w:cs="Times New Roman"/>
                <w:sz w:val="24"/>
                <w:szCs w:val="24"/>
              </w:rPr>
              <w:t>Profession</w:t>
            </w:r>
          </w:p>
          <w:p w14:paraId="3304FDB9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D12A0C">
              <w:rPr>
                <w:rFonts w:ascii="Times New Roman" w:eastAsia="Calibri" w:hAnsi="Times New Roman" w:cs="Times New Roman"/>
                <w:sz w:val="24"/>
                <w:szCs w:val="24"/>
              </w:rPr>
              <w:t>Sex</w:t>
            </w:r>
            <w:r w:rsidRPr="00D12A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at birth</w:t>
            </w:r>
          </w:p>
          <w:p w14:paraId="61868290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urality</w:t>
            </w:r>
          </w:p>
          <w:p w14:paraId="004BBEC9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mployment status</w:t>
            </w:r>
          </w:p>
          <w:p w14:paraId="74E2CAC8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Life events</w:t>
            </w:r>
          </w:p>
          <w:p w14:paraId="531923A8" w14:textId="77777777" w:rsidR="006C32EB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deployed</w:t>
            </w:r>
          </w:p>
          <w:p w14:paraId="48D789CE" w14:textId="045C90FD" w:rsidR="003C69B2" w:rsidRDefault="003C69B2" w:rsidP="00C51467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05D2A" w14:paraId="2AC6D0ED" w14:textId="77777777" w:rsidTr="00847D58">
        <w:tc>
          <w:tcPr>
            <w:tcW w:w="4508" w:type="dxa"/>
          </w:tcPr>
          <w:p w14:paraId="462C0221" w14:textId="7F5EF5A6" w:rsidR="00C05D2A" w:rsidRPr="00C51467" w:rsidRDefault="00C05D2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come concern</w:t>
            </w:r>
          </w:p>
        </w:tc>
        <w:tc>
          <w:tcPr>
            <w:tcW w:w="4508" w:type="dxa"/>
          </w:tcPr>
          <w:p w14:paraId="5FA202AF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ge</w:t>
            </w:r>
          </w:p>
          <w:p w14:paraId="0F0FB379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ex at Birth</w:t>
            </w:r>
          </w:p>
          <w:p w14:paraId="4B19D124" w14:textId="4B9E32CD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urality</w:t>
            </w:r>
          </w:p>
          <w:p w14:paraId="3879325D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nnual income</w:t>
            </w:r>
          </w:p>
          <w:p w14:paraId="1C8DDCEC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Education</w:t>
            </w:r>
          </w:p>
          <w:p w14:paraId="096119FC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Employment status</w:t>
            </w:r>
          </w:p>
          <w:p w14:paraId="6D2EA0A0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Life events</w:t>
            </w:r>
          </w:p>
          <w:p w14:paraId="30D5104A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rofession</w:t>
            </w:r>
          </w:p>
          <w:p w14:paraId="78DEAB97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edeployed</w:t>
            </w:r>
          </w:p>
          <w:p w14:paraId="1169AF5A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sychological resilience</w:t>
            </w:r>
          </w:p>
          <w:p w14:paraId="0989ADC3" w14:textId="77777777" w:rsidR="00C05D2A" w:rsidRDefault="00C05D2A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erceived control</w:t>
            </w:r>
          </w:p>
          <w:p w14:paraId="215A9304" w14:textId="25E7E258" w:rsidR="003C69B2" w:rsidRDefault="003C69B2" w:rsidP="00C51467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05D2A" w14:paraId="39E21805" w14:textId="77777777" w:rsidTr="00847D58">
        <w:tc>
          <w:tcPr>
            <w:tcW w:w="4508" w:type="dxa"/>
          </w:tcPr>
          <w:p w14:paraId="79FD5AC4" w14:textId="5B05A1B1" w:rsidR="00C05D2A" w:rsidRPr="00C51467" w:rsidRDefault="003E140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Marital status</w:t>
            </w:r>
          </w:p>
        </w:tc>
        <w:tc>
          <w:tcPr>
            <w:tcW w:w="4508" w:type="dxa"/>
          </w:tcPr>
          <w:p w14:paraId="0218F13A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Life events</w:t>
            </w:r>
          </w:p>
          <w:p w14:paraId="11EADD18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Education</w:t>
            </w:r>
          </w:p>
          <w:p w14:paraId="7A309CD6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ge</w:t>
            </w:r>
          </w:p>
          <w:p w14:paraId="35FDBAA6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ncome concern</w:t>
            </w:r>
          </w:p>
          <w:p w14:paraId="61EE4459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D12A0C">
              <w:rPr>
                <w:rFonts w:ascii="Times New Roman" w:eastAsia="Calibri" w:hAnsi="Times New Roman" w:cs="Times New Roman"/>
                <w:sz w:val="24"/>
                <w:szCs w:val="24"/>
              </w:rPr>
              <w:t>Rurality</w:t>
            </w:r>
          </w:p>
          <w:p w14:paraId="0CC10691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Employment status</w:t>
            </w:r>
          </w:p>
          <w:p w14:paraId="6425A24B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rofession</w:t>
            </w:r>
          </w:p>
          <w:p w14:paraId="12D00B3D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Job stress</w:t>
            </w:r>
          </w:p>
          <w:p w14:paraId="524BDD87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Job satisfaction</w:t>
            </w:r>
          </w:p>
          <w:p w14:paraId="437E70FD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lcohol consumption</w:t>
            </w:r>
          </w:p>
          <w:p w14:paraId="64C177CB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Optimism</w:t>
            </w:r>
          </w:p>
          <w:p w14:paraId="6D1D9770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Depressive symptoms</w:t>
            </w:r>
          </w:p>
          <w:p w14:paraId="67D71E77" w14:textId="77777777" w:rsidR="00C05D2A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nxiety symptoms</w:t>
            </w:r>
          </w:p>
          <w:p w14:paraId="078FFCCE" w14:textId="4F81A5BA" w:rsidR="003C69B2" w:rsidRDefault="003C69B2" w:rsidP="00C51467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716BF" w14:paraId="3CB8B199" w14:textId="77777777" w:rsidTr="00847D58">
        <w:tc>
          <w:tcPr>
            <w:tcW w:w="4508" w:type="dxa"/>
          </w:tcPr>
          <w:p w14:paraId="05322F20" w14:textId="271223EE" w:rsidR="005716BF" w:rsidRPr="00C51467" w:rsidRDefault="005716B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ducation</w:t>
            </w:r>
          </w:p>
        </w:tc>
        <w:tc>
          <w:tcPr>
            <w:tcW w:w="4508" w:type="dxa"/>
          </w:tcPr>
          <w:p w14:paraId="04BA7BD7" w14:textId="77777777" w:rsidR="005716BF" w:rsidRDefault="009B7FE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ex at birth</w:t>
            </w:r>
          </w:p>
          <w:p w14:paraId="63D5D41F" w14:textId="77777777" w:rsidR="009B7FE7" w:rsidRDefault="009B7FE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ge</w:t>
            </w:r>
          </w:p>
          <w:p w14:paraId="3C4CC9D6" w14:textId="77777777" w:rsidR="009B7FE7" w:rsidRDefault="009B7FE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urality</w:t>
            </w:r>
          </w:p>
          <w:p w14:paraId="41F8F126" w14:textId="77777777" w:rsidR="009B7FE7" w:rsidRDefault="009B7FE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ocial support</w:t>
            </w:r>
          </w:p>
          <w:p w14:paraId="71469B17" w14:textId="5710442E" w:rsidR="003C69B2" w:rsidRDefault="003C69B2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E1407" w14:paraId="1783B47F" w14:textId="77777777" w:rsidTr="00847D58">
        <w:tc>
          <w:tcPr>
            <w:tcW w:w="4508" w:type="dxa"/>
          </w:tcPr>
          <w:p w14:paraId="2685AA43" w14:textId="587BFCC2" w:rsidR="003E1407" w:rsidRPr="00C51467" w:rsidRDefault="003E140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pendents</w:t>
            </w:r>
          </w:p>
        </w:tc>
        <w:tc>
          <w:tcPr>
            <w:tcW w:w="4508" w:type="dxa"/>
          </w:tcPr>
          <w:p w14:paraId="6A3D5540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Life events</w:t>
            </w:r>
          </w:p>
          <w:p w14:paraId="4DFC7262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Education</w:t>
            </w:r>
          </w:p>
          <w:p w14:paraId="68BCF649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ge</w:t>
            </w:r>
          </w:p>
          <w:p w14:paraId="344142CF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Marital status</w:t>
            </w:r>
          </w:p>
          <w:p w14:paraId="46ACD571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nnual income</w:t>
            </w:r>
          </w:p>
          <w:p w14:paraId="6F852C82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urality</w:t>
            </w:r>
          </w:p>
          <w:p w14:paraId="63097CF9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ex at birth</w:t>
            </w:r>
          </w:p>
          <w:p w14:paraId="7E0C3F22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Employment status</w:t>
            </w:r>
          </w:p>
          <w:p w14:paraId="36DF0406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rofession</w:t>
            </w:r>
          </w:p>
          <w:p w14:paraId="24AA19A5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Years in profession</w:t>
            </w:r>
          </w:p>
          <w:p w14:paraId="2CA6A303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Health status</w:t>
            </w:r>
          </w:p>
          <w:p w14:paraId="0FC87C4A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hysical activity</w:t>
            </w:r>
          </w:p>
          <w:p w14:paraId="1954E054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BMI</w:t>
            </w:r>
          </w:p>
          <w:p w14:paraId="682EA7E4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Social support</w:t>
            </w:r>
          </w:p>
          <w:p w14:paraId="60EBCA91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erceived control</w:t>
            </w:r>
          </w:p>
          <w:p w14:paraId="16C984E9" w14:textId="77777777" w:rsidR="003E1407" w:rsidRDefault="003E1407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Optimism</w:t>
            </w:r>
          </w:p>
          <w:p w14:paraId="70E18A4E" w14:textId="2AFD86A3" w:rsidR="003C69B2" w:rsidRPr="003E1407" w:rsidRDefault="003C69B2" w:rsidP="00C51467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E1407" w14:paraId="5D4B5E9B" w14:textId="77777777" w:rsidTr="00847D58">
        <w:tc>
          <w:tcPr>
            <w:tcW w:w="4508" w:type="dxa"/>
          </w:tcPr>
          <w:p w14:paraId="7A8DD54A" w14:textId="5476F2D1" w:rsidR="003E1407" w:rsidRPr="00C51467" w:rsidRDefault="009B7FE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ife events</w:t>
            </w:r>
          </w:p>
        </w:tc>
        <w:tc>
          <w:tcPr>
            <w:tcW w:w="4508" w:type="dxa"/>
          </w:tcPr>
          <w:p w14:paraId="5C74413A" w14:textId="77777777" w:rsidR="003E1407" w:rsidRDefault="003B1DB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1294895B" w14:textId="77777777" w:rsidR="003B1DB5" w:rsidRDefault="003B1DB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404457B6" w14:textId="77777777" w:rsidR="003B1DB5" w:rsidRDefault="003B1DB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33776EFB" w14:textId="5E176689" w:rsidR="003B1DB5" w:rsidRDefault="003B1DB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2F2E991E" w14:textId="55C63A8E" w:rsidR="003B1DB5" w:rsidRDefault="003B1DB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012ED3A2" w14:textId="60847E9E" w:rsidR="003B1DB5" w:rsidRDefault="003B1DB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104E7012" w14:textId="77777777" w:rsidR="003B1DB5" w:rsidRDefault="003B1DB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2E3C6069" w14:textId="3B76427B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1407" w14:paraId="41E7258A" w14:textId="77777777" w:rsidTr="00847D58">
        <w:tc>
          <w:tcPr>
            <w:tcW w:w="4508" w:type="dxa"/>
          </w:tcPr>
          <w:p w14:paraId="6DBD9F8B" w14:textId="5CC5D63D" w:rsidR="003E1407" w:rsidRPr="00C51467" w:rsidRDefault="008E21C0" w:rsidP="00C51467">
            <w:pPr>
              <w:tabs>
                <w:tab w:val="left" w:pos="1423"/>
              </w:tabs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mployment status</w:t>
            </w:r>
          </w:p>
        </w:tc>
        <w:tc>
          <w:tcPr>
            <w:tcW w:w="4508" w:type="dxa"/>
          </w:tcPr>
          <w:p w14:paraId="44D14F00" w14:textId="77777777" w:rsidR="003E1407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52329E9B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42C0B853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6DF27EA4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0616CF27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alth status</w:t>
            </w:r>
          </w:p>
          <w:p w14:paraId="41AC6962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0B2E3816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23BFC9F6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48E46574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020926DC" w14:textId="77777777" w:rsidR="00D315B6" w:rsidRDefault="00D315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1E9E81D2" w14:textId="530F21D5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1407" w14:paraId="04884679" w14:textId="77777777" w:rsidTr="00847D58">
        <w:tc>
          <w:tcPr>
            <w:tcW w:w="4508" w:type="dxa"/>
          </w:tcPr>
          <w:p w14:paraId="7AFBDB91" w14:textId="6F4DFC68" w:rsidR="003E1407" w:rsidRPr="00C51467" w:rsidRDefault="0097310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ofession</w:t>
            </w:r>
          </w:p>
        </w:tc>
        <w:tc>
          <w:tcPr>
            <w:tcW w:w="4508" w:type="dxa"/>
          </w:tcPr>
          <w:p w14:paraId="0740922D" w14:textId="77777777" w:rsidR="003E1407" w:rsidRDefault="0097310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3E8A5AAB" w14:textId="77777777" w:rsidR="00973100" w:rsidRDefault="0097310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70FCAFFC" w14:textId="77777777" w:rsidR="00973100" w:rsidRDefault="0097310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0C8C96D5" w14:textId="77777777" w:rsidR="00973100" w:rsidRDefault="0097310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7391CF69" w14:textId="77777777" w:rsidR="00973100" w:rsidRDefault="006C0C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</w:t>
            </w:r>
            <w:r w:rsidR="00973100">
              <w:rPr>
                <w:rFonts w:ascii="Times New Roman" w:hAnsi="Times New Roman" w:cs="Times New Roman"/>
                <w:sz w:val="24"/>
                <w:szCs w:val="24"/>
              </w:rPr>
              <w:t xml:space="preserve"> resilience</w:t>
            </w:r>
          </w:p>
          <w:p w14:paraId="2B234E86" w14:textId="5A4AD96C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1407" w14:paraId="647416AF" w14:textId="77777777" w:rsidTr="00847D58">
        <w:tc>
          <w:tcPr>
            <w:tcW w:w="4508" w:type="dxa"/>
          </w:tcPr>
          <w:p w14:paraId="50E8EFA6" w14:textId="68BC42CE" w:rsidR="003E1407" w:rsidRPr="00C51467" w:rsidRDefault="006C0C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ears in Profession</w:t>
            </w:r>
          </w:p>
        </w:tc>
        <w:tc>
          <w:tcPr>
            <w:tcW w:w="4508" w:type="dxa"/>
          </w:tcPr>
          <w:p w14:paraId="1EA699D2" w14:textId="77777777" w:rsidR="003E1407" w:rsidRDefault="006C0C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3BDC9AAE" w14:textId="77777777" w:rsidR="006C0C4D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7CFE035C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5DC032C2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ital status</w:t>
            </w:r>
          </w:p>
          <w:p w14:paraId="163C5057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ex at birth</w:t>
            </w:r>
          </w:p>
          <w:p w14:paraId="37FB5EF6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0C37014A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133E9F5B" w14:textId="32E74E67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E1407" w14:paraId="40E86561" w14:textId="77777777" w:rsidTr="00847D58">
        <w:tc>
          <w:tcPr>
            <w:tcW w:w="4508" w:type="dxa"/>
          </w:tcPr>
          <w:p w14:paraId="0F9FB736" w14:textId="167181A5" w:rsidR="003E1407" w:rsidRPr="00C51467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Redeployed</w:t>
            </w:r>
          </w:p>
        </w:tc>
        <w:tc>
          <w:tcPr>
            <w:tcW w:w="4508" w:type="dxa"/>
          </w:tcPr>
          <w:p w14:paraId="1367B3DD" w14:textId="77777777" w:rsidR="003E1407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009CE569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7077F072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5ED49879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675745BA" w14:textId="77777777" w:rsidR="00D208B9" w:rsidRDefault="00D208B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6A749979" w14:textId="77777777" w:rsidR="00D208B9" w:rsidRDefault="00D6677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6E87D07E" w14:textId="77777777" w:rsidR="00D66777" w:rsidRDefault="00D6677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ears in profession</w:t>
            </w:r>
          </w:p>
          <w:p w14:paraId="7D44511B" w14:textId="6C2F361A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B1DB5" w14:paraId="01AB9712" w14:textId="77777777" w:rsidTr="00847D58">
        <w:tc>
          <w:tcPr>
            <w:tcW w:w="4508" w:type="dxa"/>
          </w:tcPr>
          <w:p w14:paraId="1C9109F3" w14:textId="42C9F15C" w:rsidR="003B1DB5" w:rsidRPr="00C51467" w:rsidRDefault="00D6677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orking arrangement</w:t>
            </w:r>
          </w:p>
        </w:tc>
        <w:tc>
          <w:tcPr>
            <w:tcW w:w="4508" w:type="dxa"/>
          </w:tcPr>
          <w:p w14:paraId="408124D0" w14:textId="748850A2" w:rsidR="003B1DB5" w:rsidRDefault="00785D2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3144750F" w14:textId="77777777" w:rsidR="00476991" w:rsidRDefault="0047699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45B7D05F" w14:textId="77777777" w:rsidR="00476991" w:rsidRDefault="0047699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575686A4" w14:textId="77777777" w:rsidR="00476991" w:rsidRDefault="0047699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353F40E5" w14:textId="77777777" w:rsidR="00476991" w:rsidRDefault="0047699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2A2E2B0F" w14:textId="77777777" w:rsidR="00476991" w:rsidRDefault="0047699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6EA73242" w14:textId="77777777" w:rsidR="00476991" w:rsidRDefault="0047699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ears in profession</w:t>
            </w:r>
          </w:p>
          <w:p w14:paraId="033775B7" w14:textId="1C64F1A3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B1DB5" w14:paraId="6A4EB7E9" w14:textId="77777777" w:rsidTr="00847D58">
        <w:tc>
          <w:tcPr>
            <w:tcW w:w="4508" w:type="dxa"/>
          </w:tcPr>
          <w:p w14:paraId="2ECF39C0" w14:textId="32D31A51" w:rsidR="003B1DB5" w:rsidRPr="00C51467" w:rsidRDefault="00C53EE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ceived w</w:t>
            </w:r>
            <w:r w:rsidR="00785D2C"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kplace preparedness</w:t>
            </w:r>
          </w:p>
        </w:tc>
        <w:tc>
          <w:tcPr>
            <w:tcW w:w="4508" w:type="dxa"/>
          </w:tcPr>
          <w:p w14:paraId="15EAD82F" w14:textId="77777777" w:rsidR="003B1DB5" w:rsidRDefault="009851F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735804D3" w14:textId="77777777" w:rsidR="009851F8" w:rsidRDefault="009851F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137F147C" w14:textId="77777777" w:rsidR="009851F8" w:rsidRDefault="009851F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40BACAC2" w14:textId="77777777" w:rsidR="009851F8" w:rsidRDefault="009851F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10ED6003" w14:textId="77777777" w:rsidR="009851F8" w:rsidRDefault="009851F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10209412" w14:textId="77777777" w:rsidR="009851F8" w:rsidRDefault="009851F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3D657399" w14:textId="77777777" w:rsidR="009851F8" w:rsidRDefault="009851F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ears in profession</w:t>
            </w:r>
          </w:p>
          <w:p w14:paraId="7FD3EB3A" w14:textId="77777777" w:rsidR="002050EB" w:rsidRDefault="002050E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736D7A7F" w14:textId="77777777" w:rsidR="002050EB" w:rsidRDefault="002050E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5EE74BAB" w14:textId="7FF4197C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B1DB5" w14:paraId="36CCA591" w14:textId="77777777" w:rsidTr="00847D58">
        <w:tc>
          <w:tcPr>
            <w:tcW w:w="4508" w:type="dxa"/>
          </w:tcPr>
          <w:p w14:paraId="68F248D9" w14:textId="07CC6B59" w:rsidR="003B1DB5" w:rsidRPr="00C51467" w:rsidRDefault="002050E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ork engagement</w:t>
            </w:r>
          </w:p>
        </w:tc>
        <w:tc>
          <w:tcPr>
            <w:tcW w:w="4508" w:type="dxa"/>
          </w:tcPr>
          <w:p w14:paraId="77AA47F3" w14:textId="77777777" w:rsidR="003B1DB5" w:rsidRDefault="00EE471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63011C9E" w14:textId="77777777" w:rsidR="00EE4717" w:rsidRDefault="00EE471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377988BA" w14:textId="77777777" w:rsidR="00EE4717" w:rsidRDefault="00EE471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28E5E774" w14:textId="77777777" w:rsidR="00EE4717" w:rsidRDefault="00EE471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ncome concern</w:t>
            </w:r>
          </w:p>
          <w:p w14:paraId="695E679E" w14:textId="2EE72246" w:rsidR="00F33C75" w:rsidRDefault="00F33C7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5C03288E" w14:textId="77777777" w:rsidR="00F33C75" w:rsidRDefault="00F33C7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48D5326D" w14:textId="77777777" w:rsidR="00F33C75" w:rsidRDefault="00F33C7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49798E17" w14:textId="77777777" w:rsidR="00F33C75" w:rsidRDefault="00F33C7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05D983A7" w14:textId="77777777" w:rsidR="00D31496" w:rsidRDefault="00D314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734618E4" w14:textId="77777777" w:rsidR="00F33C75" w:rsidRDefault="00D314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6335D684" w14:textId="77777777" w:rsidR="00D31496" w:rsidRDefault="00D314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62A6D163" w14:textId="77777777" w:rsidR="00D31496" w:rsidRDefault="00D314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4115AE85" w14:textId="77777777" w:rsidR="00D31496" w:rsidRDefault="00D314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7A62EB2A" w14:textId="77777777" w:rsidR="00FF1547" w:rsidRDefault="00FF154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2D92545B" w14:textId="77777777" w:rsidR="00FF1547" w:rsidRDefault="00FF154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31E1998E" w14:textId="3604045D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B1DB5" w14:paraId="6876761B" w14:textId="77777777" w:rsidTr="00847D58">
        <w:tc>
          <w:tcPr>
            <w:tcW w:w="4508" w:type="dxa"/>
          </w:tcPr>
          <w:p w14:paraId="63F8825E" w14:textId="28A6BDA9" w:rsidR="003B1DB5" w:rsidRPr="00C51467" w:rsidRDefault="00FF154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Job satisfaction</w:t>
            </w:r>
          </w:p>
        </w:tc>
        <w:tc>
          <w:tcPr>
            <w:tcW w:w="4508" w:type="dxa"/>
          </w:tcPr>
          <w:p w14:paraId="737145C3" w14:textId="77777777" w:rsidR="003B1DB5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6412FB38" w14:textId="77777777" w:rsidR="000626ED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 concern</w:t>
            </w:r>
          </w:p>
          <w:p w14:paraId="10E7099B" w14:textId="77777777" w:rsidR="000626ED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44F73CE3" w14:textId="77777777" w:rsidR="000626ED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5BE7A2A9" w14:textId="77777777" w:rsidR="000626ED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151C84CD" w14:textId="77777777" w:rsidR="000626ED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021F6CEA" w14:textId="77777777" w:rsidR="000626ED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0AA20894" w14:textId="77777777" w:rsidR="000626ED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04CE37EB" w14:textId="77777777" w:rsidR="000626ED" w:rsidRDefault="000626E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771F1A8F" w14:textId="77777777" w:rsidR="004B66E8" w:rsidRDefault="004B66E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7F4AD462" w14:textId="77777777" w:rsidR="004B66E8" w:rsidRDefault="004B66E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5C4F7E0C" w14:textId="77777777" w:rsidR="000626ED" w:rsidRDefault="004B66E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4FAE300E" w14:textId="74C2BE4A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85D2C" w14:paraId="1F4468D5" w14:textId="77777777" w:rsidTr="00847D58">
        <w:tc>
          <w:tcPr>
            <w:tcW w:w="4508" w:type="dxa"/>
          </w:tcPr>
          <w:p w14:paraId="28243BB2" w14:textId="6CFD6272" w:rsidR="00785D2C" w:rsidRPr="00C51467" w:rsidRDefault="00736D7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ob stress</w:t>
            </w:r>
          </w:p>
        </w:tc>
        <w:tc>
          <w:tcPr>
            <w:tcW w:w="4508" w:type="dxa"/>
          </w:tcPr>
          <w:p w14:paraId="142B10BB" w14:textId="77777777" w:rsidR="00785D2C" w:rsidRDefault="00736D7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045A8A78" w14:textId="77777777" w:rsidR="00736D7B" w:rsidRDefault="00736D7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5A88826D" w14:textId="77777777" w:rsidR="00736D7B" w:rsidRDefault="00736D7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39AA6FE5" w14:textId="77777777" w:rsidR="00B8174D" w:rsidRDefault="00B817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 concern</w:t>
            </w:r>
          </w:p>
          <w:p w14:paraId="40DEEB5D" w14:textId="77777777" w:rsidR="00B8174D" w:rsidRDefault="00B817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42F8301E" w14:textId="77777777" w:rsidR="00B8174D" w:rsidRDefault="00B817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60380E7E" w14:textId="77777777" w:rsidR="00736D7B" w:rsidRDefault="00B817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0FEC7D29" w14:textId="77777777" w:rsidR="00B8174D" w:rsidRDefault="00B817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mployment status</w:t>
            </w:r>
          </w:p>
          <w:p w14:paraId="7E8A3BD2" w14:textId="77777777" w:rsidR="00B8174D" w:rsidRDefault="00B817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1825F4C2" w14:textId="77777777" w:rsidR="00B8174D" w:rsidRDefault="00B8174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353FC94B" w14:textId="77777777" w:rsidR="00B8174D" w:rsidRDefault="003A6A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254E0249" w14:textId="16BAD1B8" w:rsidR="003A6ACD" w:rsidRDefault="003A6A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3CBA639E" w14:textId="77777777" w:rsidR="003A6ACD" w:rsidRDefault="003A6A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558C679C" w14:textId="77777777" w:rsidR="003A6ACD" w:rsidRDefault="003A6A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1112F4C2" w14:textId="1CCD0304" w:rsidR="003A6ACD" w:rsidRDefault="003A6A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</w:tc>
      </w:tr>
      <w:tr w:rsidR="00785D2C" w14:paraId="77ED3A52" w14:textId="77777777" w:rsidTr="00847D58">
        <w:tc>
          <w:tcPr>
            <w:tcW w:w="4508" w:type="dxa"/>
          </w:tcPr>
          <w:p w14:paraId="1E766941" w14:textId="77777777" w:rsidR="00785D2C" w:rsidRDefault="00785D2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8" w:type="dxa"/>
          </w:tcPr>
          <w:p w14:paraId="3FB0AD18" w14:textId="77777777" w:rsidR="00785D2C" w:rsidRDefault="00785D2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85D2C" w14:paraId="15245EC3" w14:textId="77777777" w:rsidTr="00847D58">
        <w:tc>
          <w:tcPr>
            <w:tcW w:w="4508" w:type="dxa"/>
          </w:tcPr>
          <w:p w14:paraId="62E35C5D" w14:textId="56B2D1BD" w:rsidR="00785D2C" w:rsidRPr="00C51467" w:rsidRDefault="005C62C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irect care</w:t>
            </w:r>
            <w:r w:rsidR="00652AB6"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VID-19</w:t>
            </w:r>
          </w:p>
        </w:tc>
        <w:tc>
          <w:tcPr>
            <w:tcW w:w="4508" w:type="dxa"/>
          </w:tcPr>
          <w:p w14:paraId="6A75684D" w14:textId="77777777" w:rsidR="00206CE5" w:rsidRDefault="00206C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10FF6F81" w14:textId="77777777" w:rsidR="00785D2C" w:rsidRDefault="00206C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674621EC" w14:textId="77777777" w:rsidR="00206CE5" w:rsidRDefault="00206C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18DCA0E4" w14:textId="77777777" w:rsidR="00206CE5" w:rsidRDefault="00206C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</w:t>
            </w:r>
            <w:r w:rsidR="007F33B7">
              <w:rPr>
                <w:rFonts w:ascii="Times New Roman" w:hAnsi="Times New Roman" w:cs="Times New Roman"/>
                <w:sz w:val="24"/>
                <w:szCs w:val="24"/>
              </w:rPr>
              <w:t>nt status</w:t>
            </w:r>
          </w:p>
          <w:p w14:paraId="576796AB" w14:textId="77777777" w:rsidR="007F33B7" w:rsidRDefault="000E74A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4A1B7F72" w14:textId="77777777" w:rsidR="000E74AC" w:rsidRDefault="000E74A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475B504C" w14:textId="571CAA46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F1547" w14:paraId="4B1956D3" w14:textId="77777777" w:rsidTr="00847D58">
        <w:tc>
          <w:tcPr>
            <w:tcW w:w="4508" w:type="dxa"/>
          </w:tcPr>
          <w:p w14:paraId="4B4F5689" w14:textId="04C68C4B" w:rsidR="00FF1547" w:rsidRPr="00C51467" w:rsidRDefault="000E74A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ear of COVID-19</w:t>
            </w:r>
          </w:p>
        </w:tc>
        <w:tc>
          <w:tcPr>
            <w:tcW w:w="4508" w:type="dxa"/>
          </w:tcPr>
          <w:p w14:paraId="5FA1324B" w14:textId="77777777" w:rsidR="00FF1547" w:rsidRDefault="002B7E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ital status</w:t>
            </w:r>
          </w:p>
          <w:p w14:paraId="030EBBB2" w14:textId="77777777" w:rsidR="002B7E32" w:rsidRDefault="002B7E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3E7B36D8" w14:textId="77777777" w:rsidR="002B7E32" w:rsidRDefault="002B7E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276CEC8E" w14:textId="77777777" w:rsidR="002B7E32" w:rsidRDefault="002B7E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64D9DDA1" w14:textId="77777777" w:rsidR="002B7E32" w:rsidRDefault="002B7E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489E9965" w14:textId="77777777" w:rsidR="002B7E32" w:rsidRDefault="002B7E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7B1CDDFC" w14:textId="77777777" w:rsidR="002B7E32" w:rsidRDefault="002B7E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412B3832" w14:textId="77777777" w:rsidR="00A426BB" w:rsidRDefault="00A426B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endents</w:t>
            </w:r>
          </w:p>
          <w:p w14:paraId="53A0EC31" w14:textId="77777777" w:rsidR="00A426BB" w:rsidRDefault="00A426B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182DEF33" w14:textId="77777777" w:rsidR="00A426BB" w:rsidRDefault="00A426B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56B4BCC7" w14:textId="77777777" w:rsidR="00A426BB" w:rsidRDefault="00A426B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3712C4C5" w14:textId="3F6FA7AC" w:rsidR="00A426BB" w:rsidRDefault="00A426B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262B7DDF" w14:textId="77777777" w:rsidR="00A426BB" w:rsidRDefault="00A426B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3DB7B14B" w14:textId="3B6AE52B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F1547" w14:paraId="623BEC23" w14:textId="77777777" w:rsidTr="00847D58">
        <w:tc>
          <w:tcPr>
            <w:tcW w:w="4508" w:type="dxa"/>
          </w:tcPr>
          <w:p w14:paraId="2624A88E" w14:textId="359BFAD8" w:rsidR="00FF1547" w:rsidRPr="00C51467" w:rsidRDefault="00842FB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pressive symptoms</w:t>
            </w:r>
          </w:p>
        </w:tc>
        <w:tc>
          <w:tcPr>
            <w:tcW w:w="4508" w:type="dxa"/>
          </w:tcPr>
          <w:p w14:paraId="5557FC49" w14:textId="77777777" w:rsidR="00842FB7" w:rsidRDefault="00842FB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2B76718F" w14:textId="77777777" w:rsidR="00842FB7" w:rsidRDefault="00842FB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215275E9" w14:textId="77777777" w:rsidR="00FF1547" w:rsidRDefault="00842FB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461BA5C1" w14:textId="77777777" w:rsidR="00842FB7" w:rsidRDefault="00842FB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ncome concern</w:t>
            </w:r>
          </w:p>
          <w:p w14:paraId="51C3D4AD" w14:textId="77777777" w:rsidR="00842FB7" w:rsidRDefault="00842FB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6A48BAC0" w14:textId="77777777" w:rsidR="00842FB7" w:rsidRDefault="00842FB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7024B45A" w14:textId="77777777" w:rsidR="00842FB7" w:rsidRDefault="003348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485ACDEA" w14:textId="77777777" w:rsidR="003348D1" w:rsidRDefault="003348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722E2CDE" w14:textId="77777777" w:rsidR="003348D1" w:rsidRDefault="003348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tress</w:t>
            </w:r>
          </w:p>
          <w:p w14:paraId="0480366E" w14:textId="77777777" w:rsidR="00DA6E96" w:rsidRDefault="00DA6E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47B99F13" w14:textId="77777777" w:rsidR="00DA6E96" w:rsidRDefault="00DA6E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2319B1FD" w14:textId="77777777" w:rsidR="00DA6E96" w:rsidRDefault="00DA6E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5B002202" w14:textId="77777777" w:rsidR="00DA6E96" w:rsidRDefault="00DA6E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atisfaction</w:t>
            </w:r>
          </w:p>
          <w:p w14:paraId="50D72E28" w14:textId="77777777" w:rsidR="00DA6E96" w:rsidRDefault="00DA6E9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 engagement</w:t>
            </w:r>
          </w:p>
          <w:p w14:paraId="62D8355C" w14:textId="77777777" w:rsidR="00DA6E96" w:rsidRDefault="00AF100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5335FD8C" w14:textId="77777777" w:rsidR="00AF100E" w:rsidRDefault="00AF100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4F8E8AE5" w14:textId="77777777" w:rsidR="00AF100E" w:rsidRDefault="00AF100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622F14CD" w14:textId="77777777" w:rsidR="00AF100E" w:rsidRDefault="00AF100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23EFF763" w14:textId="77777777" w:rsidR="00AF100E" w:rsidRDefault="00AF100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2AFEC9DC" w14:textId="77777777" w:rsidR="00C46BF3" w:rsidRDefault="00C46BF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xiety symptoms</w:t>
            </w:r>
          </w:p>
          <w:p w14:paraId="6763297F" w14:textId="1B1FFD35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F1547" w14:paraId="10B4D30F" w14:textId="77777777" w:rsidTr="00847D58">
        <w:tc>
          <w:tcPr>
            <w:tcW w:w="4508" w:type="dxa"/>
          </w:tcPr>
          <w:p w14:paraId="2FDEF659" w14:textId="2F34C41E" w:rsidR="00FF1547" w:rsidRPr="00C51467" w:rsidRDefault="00C46BF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Anxiety symptoms</w:t>
            </w:r>
          </w:p>
        </w:tc>
        <w:tc>
          <w:tcPr>
            <w:tcW w:w="4508" w:type="dxa"/>
          </w:tcPr>
          <w:p w14:paraId="4EA05C17" w14:textId="77777777" w:rsidR="00FF1547" w:rsidRDefault="00866D7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4165C5CD" w14:textId="77777777" w:rsidR="00866D70" w:rsidRDefault="00866D7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4A870A90" w14:textId="77777777" w:rsidR="00866D70" w:rsidRDefault="00866D7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1E9BB67E" w14:textId="77777777" w:rsidR="00CC496F" w:rsidRDefault="00CC496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</w:t>
            </w:r>
            <w:r w:rsidR="00AE25E9">
              <w:rPr>
                <w:rFonts w:ascii="Times New Roman" w:hAnsi="Times New Roman" w:cs="Times New Roman"/>
                <w:sz w:val="24"/>
                <w:szCs w:val="24"/>
              </w:rPr>
              <w:t xml:space="preserve"> concern</w:t>
            </w:r>
          </w:p>
          <w:p w14:paraId="73E37836" w14:textId="77777777" w:rsidR="00AE25E9" w:rsidRDefault="00AE25E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73C0D0EC" w14:textId="77777777" w:rsidR="00AE25E9" w:rsidRDefault="00AE25E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54A06DFD" w14:textId="77777777" w:rsidR="00AE25E9" w:rsidRDefault="00AE25E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21EBBA62" w14:textId="77777777" w:rsidR="00AE25E9" w:rsidRDefault="00AE25E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46D0ECFB" w14:textId="77777777" w:rsidR="00AE25E9" w:rsidRDefault="00AE25E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2B172D1D" w14:textId="77777777" w:rsidR="00AE25E9" w:rsidRDefault="00AE25E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74E79717" w14:textId="77777777" w:rsidR="00AE25E9" w:rsidRDefault="008E7F2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1C88E846" w14:textId="77777777" w:rsidR="008E7F29" w:rsidRDefault="008E7F2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3B576DC2" w14:textId="77777777" w:rsidR="008E7F29" w:rsidRDefault="008E7F2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32D746CA" w14:textId="77777777" w:rsidR="008E7F29" w:rsidRDefault="008E7F2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576FD8A9" w14:textId="77777777" w:rsidR="008E7F29" w:rsidRDefault="008E7F2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ressive symptoms</w:t>
            </w:r>
          </w:p>
          <w:p w14:paraId="16E85784" w14:textId="51AC9AB1" w:rsidR="00EE4C8B" w:rsidRDefault="008E7F2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Work engagement</w:t>
            </w:r>
          </w:p>
          <w:p w14:paraId="2FF18101" w14:textId="77777777" w:rsidR="008E7F29" w:rsidRDefault="00EE4C8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-19</w:t>
            </w:r>
          </w:p>
          <w:p w14:paraId="170B0FE5" w14:textId="77777777" w:rsidR="00EE4C8B" w:rsidRDefault="00EE4C8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1682FF59" w14:textId="77777777" w:rsidR="00EE4C8B" w:rsidRDefault="00EE4C8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179D82EF" w14:textId="7BDA675D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F1547" w14:paraId="656AE345" w14:textId="77777777" w:rsidTr="00847D58">
        <w:tc>
          <w:tcPr>
            <w:tcW w:w="4508" w:type="dxa"/>
          </w:tcPr>
          <w:p w14:paraId="04119DD3" w14:textId="64712C85" w:rsidR="00FF1547" w:rsidRPr="00C51467" w:rsidRDefault="0062296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Optimism</w:t>
            </w:r>
          </w:p>
        </w:tc>
        <w:tc>
          <w:tcPr>
            <w:tcW w:w="4508" w:type="dxa"/>
          </w:tcPr>
          <w:p w14:paraId="60AD99A4" w14:textId="77777777" w:rsidR="00FF1547" w:rsidRDefault="0062296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0A49FCB5" w14:textId="77777777" w:rsidR="00622963" w:rsidRDefault="0062296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61DC37CE" w14:textId="77777777" w:rsidR="00622963" w:rsidRDefault="0062296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4133C99E" w14:textId="77777777" w:rsidR="00622963" w:rsidRDefault="0062296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476CB502" w14:textId="77777777" w:rsidR="00622963" w:rsidRDefault="0062296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73F4D7ED" w14:textId="77777777" w:rsidR="00622963" w:rsidRDefault="0062296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1D6741E1" w14:textId="77777777" w:rsidR="00622963" w:rsidRDefault="00E566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383ECEA1" w14:textId="77777777" w:rsidR="00E56657" w:rsidRDefault="00E566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35F3B275" w14:textId="77777777" w:rsidR="00E56657" w:rsidRDefault="00E566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ysical activity</w:t>
            </w:r>
          </w:p>
          <w:p w14:paraId="41186584" w14:textId="77777777" w:rsidR="00E56657" w:rsidRDefault="00E566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leep</w:t>
            </w:r>
          </w:p>
          <w:p w14:paraId="1BBAED2A" w14:textId="77777777" w:rsidR="00E56657" w:rsidRDefault="00E566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MI</w:t>
            </w:r>
          </w:p>
          <w:p w14:paraId="5F157B39" w14:textId="77777777" w:rsidR="00E56657" w:rsidRDefault="00E566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720B8520" w14:textId="77777777" w:rsidR="00E56657" w:rsidRDefault="00E56657" w:rsidP="00582E5B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32E0640C" w14:textId="66461F28" w:rsidR="00582E5B" w:rsidRDefault="00582E5B" w:rsidP="00582E5B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42C02" w14:paraId="3399067B" w14:textId="77777777" w:rsidTr="00847D58">
        <w:tc>
          <w:tcPr>
            <w:tcW w:w="4508" w:type="dxa"/>
          </w:tcPr>
          <w:p w14:paraId="7AFE29CA" w14:textId="5847683F" w:rsidR="00342C02" w:rsidRPr="00C51467" w:rsidRDefault="008F6F0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sychological resilience</w:t>
            </w:r>
          </w:p>
        </w:tc>
        <w:tc>
          <w:tcPr>
            <w:tcW w:w="4508" w:type="dxa"/>
          </w:tcPr>
          <w:p w14:paraId="3F4EDEBC" w14:textId="77777777" w:rsidR="00342C02" w:rsidRDefault="008F6F0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752E933E" w14:textId="77777777" w:rsidR="008F6F01" w:rsidRDefault="008F6F0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436C1F04" w14:textId="77777777" w:rsidR="008F6F01" w:rsidRDefault="008F6F0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119D2201" w14:textId="77777777" w:rsidR="008F6F01" w:rsidRDefault="008F6F0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439B2335" w14:textId="77777777" w:rsidR="008F6F01" w:rsidRDefault="008F6F0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38A95ACB" w14:textId="77777777" w:rsidR="008F6F01" w:rsidRDefault="008F6F0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583D3C7C" w14:textId="77777777" w:rsidR="008F6F01" w:rsidRDefault="00121F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4DBF37E8" w14:textId="77777777" w:rsidR="00121F57" w:rsidRDefault="00121F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s</w:t>
            </w:r>
          </w:p>
          <w:p w14:paraId="0B9E4222" w14:textId="77777777" w:rsidR="00121F57" w:rsidRDefault="00121F57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0799C5BF" w14:textId="77777777" w:rsidR="00121F57" w:rsidRDefault="00D0149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5C0D423E" w14:textId="77777777" w:rsidR="00D0149B" w:rsidRDefault="00D0149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03962F16" w14:textId="38A5BE95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22963" w14:paraId="77481A04" w14:textId="77777777" w:rsidTr="00847D58">
        <w:tc>
          <w:tcPr>
            <w:tcW w:w="4508" w:type="dxa"/>
          </w:tcPr>
          <w:p w14:paraId="08B605A5" w14:textId="4086FF7D" w:rsidR="00622963" w:rsidRPr="00C51467" w:rsidRDefault="00623FB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ceived control</w:t>
            </w:r>
          </w:p>
        </w:tc>
        <w:tc>
          <w:tcPr>
            <w:tcW w:w="4508" w:type="dxa"/>
          </w:tcPr>
          <w:p w14:paraId="43E3F069" w14:textId="77777777" w:rsidR="00622963" w:rsidRDefault="00623FB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62FCF678" w14:textId="77777777" w:rsidR="00623FBC" w:rsidRDefault="00623FB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6ED2E91A" w14:textId="77777777" w:rsidR="00623FBC" w:rsidRDefault="00623FB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ge</w:t>
            </w:r>
          </w:p>
          <w:p w14:paraId="3CAE03D4" w14:textId="77777777" w:rsidR="00623FBC" w:rsidRDefault="00623FB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0FA45737" w14:textId="77777777" w:rsidR="00623FBC" w:rsidRDefault="00623FB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4DC2FFDE" w14:textId="77777777" w:rsidR="00623FBC" w:rsidRDefault="00623FB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0E9F649A" w14:textId="77777777" w:rsidR="00636D02" w:rsidRDefault="00636D0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547BE8A7" w14:textId="77777777" w:rsidR="00636D02" w:rsidRDefault="00636D0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58D982BA" w14:textId="77777777" w:rsidR="00636D02" w:rsidRDefault="00636D0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4F0318D3" w14:textId="77777777" w:rsidR="00636D02" w:rsidRDefault="002A61B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5288C49F" w14:textId="77777777" w:rsidR="002A61BD" w:rsidRDefault="002A61B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4364A08E" w14:textId="77777777" w:rsidR="002A61BD" w:rsidRDefault="002A61B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565C220F" w14:textId="77777777" w:rsidR="002A61BD" w:rsidRDefault="002E7DC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380468D4" w14:textId="77777777" w:rsidR="002E7DCF" w:rsidRDefault="002E7DC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atisfaction</w:t>
            </w:r>
          </w:p>
          <w:p w14:paraId="31180AB9" w14:textId="77777777" w:rsidR="002E7DCF" w:rsidRDefault="002E7DC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6C981B50" w14:textId="77777777" w:rsidR="002E7DCF" w:rsidRDefault="002E7DC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0DE21672" w14:textId="77777777" w:rsidR="002E7DCF" w:rsidRDefault="002E7DC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4A032FA8" w14:textId="500D8B5A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22963" w14:paraId="4C31955C" w14:textId="77777777" w:rsidTr="00847D58">
        <w:tc>
          <w:tcPr>
            <w:tcW w:w="4508" w:type="dxa"/>
          </w:tcPr>
          <w:p w14:paraId="241B116D" w14:textId="06E5235F" w:rsidR="00622963" w:rsidRPr="00C51467" w:rsidRDefault="00ED706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Social support</w:t>
            </w:r>
          </w:p>
        </w:tc>
        <w:tc>
          <w:tcPr>
            <w:tcW w:w="4508" w:type="dxa"/>
          </w:tcPr>
          <w:p w14:paraId="39C0FAED" w14:textId="77777777" w:rsidR="00622963" w:rsidRDefault="00ED706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ital status</w:t>
            </w:r>
          </w:p>
          <w:p w14:paraId="533537F3" w14:textId="77777777" w:rsidR="00ED7062" w:rsidRDefault="00ED706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2083396B" w14:textId="77777777" w:rsidR="00ED7062" w:rsidRDefault="00ED706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 Age</w:t>
            </w:r>
          </w:p>
          <w:p w14:paraId="48CCD683" w14:textId="77777777" w:rsidR="00ED7062" w:rsidRDefault="00ED706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689F8F3B" w14:textId="77777777" w:rsidR="00ED7062" w:rsidRDefault="00ED706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7AF6777D" w14:textId="77777777" w:rsidR="006F0631" w:rsidRDefault="006F063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692D2E0A" w14:textId="77777777" w:rsidR="006F0631" w:rsidRDefault="006F063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35D25884" w14:textId="77777777" w:rsidR="006F0631" w:rsidRDefault="00674F94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2D6A098F" w14:textId="77777777" w:rsidR="00674F94" w:rsidRDefault="00674F94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1CBB8C4D" w14:textId="77777777" w:rsidR="008A6634" w:rsidRDefault="008A6634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1A268EF5" w14:textId="77777777" w:rsidR="008A6634" w:rsidRDefault="008A6634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 engagement</w:t>
            </w:r>
          </w:p>
          <w:p w14:paraId="23F85EB6" w14:textId="77777777" w:rsidR="008A6634" w:rsidRDefault="008A6634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atisfaction</w:t>
            </w:r>
          </w:p>
          <w:p w14:paraId="1D073844" w14:textId="77777777" w:rsidR="008A6634" w:rsidRDefault="008A6634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3D7853BF" w14:textId="2BE693BE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23FBC" w14:paraId="3C7BCBBF" w14:textId="77777777" w:rsidTr="00847D58">
        <w:tc>
          <w:tcPr>
            <w:tcW w:w="4508" w:type="dxa"/>
          </w:tcPr>
          <w:p w14:paraId="4499D7F7" w14:textId="1D59009A" w:rsidR="00623FBC" w:rsidRPr="00C51467" w:rsidRDefault="00C03B0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urpose</w:t>
            </w:r>
          </w:p>
        </w:tc>
        <w:tc>
          <w:tcPr>
            <w:tcW w:w="4508" w:type="dxa"/>
          </w:tcPr>
          <w:p w14:paraId="0270332E" w14:textId="77777777" w:rsidR="00623FBC" w:rsidRDefault="00C03B0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198AC79F" w14:textId="77777777" w:rsidR="00C03B09" w:rsidRDefault="00C03B0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355E6AA4" w14:textId="77777777" w:rsidR="00C03B09" w:rsidRDefault="00E9453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245A6C18" w14:textId="77777777" w:rsidR="00E94531" w:rsidRDefault="00E9453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rofession</w:t>
            </w:r>
          </w:p>
          <w:p w14:paraId="1A4D9CFE" w14:textId="77777777" w:rsidR="00E94531" w:rsidRDefault="00E9453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tress</w:t>
            </w:r>
          </w:p>
          <w:p w14:paraId="6056CE15" w14:textId="4400DD4E" w:rsidR="00E94531" w:rsidRDefault="00695B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lf-reported health</w:t>
            </w:r>
          </w:p>
          <w:p w14:paraId="44166AA5" w14:textId="77777777" w:rsidR="00E94531" w:rsidRDefault="003741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5CFEF7F8" w14:textId="530E1865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23FBC" w14:paraId="78B940F0" w14:textId="77777777" w:rsidTr="00847D58">
        <w:tc>
          <w:tcPr>
            <w:tcW w:w="4508" w:type="dxa"/>
          </w:tcPr>
          <w:p w14:paraId="74443261" w14:textId="0A0D03F9" w:rsidR="00623FBC" w:rsidRPr="00C51467" w:rsidRDefault="003741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Sense of coherence</w:t>
            </w:r>
          </w:p>
        </w:tc>
        <w:tc>
          <w:tcPr>
            <w:tcW w:w="4508" w:type="dxa"/>
          </w:tcPr>
          <w:p w14:paraId="61BD642A" w14:textId="77777777" w:rsidR="00623FBC" w:rsidRDefault="003741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7D56D134" w14:textId="77777777" w:rsidR="003741D1" w:rsidRDefault="003741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1E0BEEC5" w14:textId="77777777" w:rsidR="00695BB1" w:rsidRDefault="00695B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7165AF1B" w14:textId="77777777" w:rsidR="00695BB1" w:rsidRDefault="00695B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21B55FE5" w14:textId="77777777" w:rsidR="00695BB1" w:rsidRDefault="00695B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774DA4D4" w14:textId="4B0D324B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173FD" w14:paraId="65D47D3B" w14:textId="77777777" w:rsidTr="00847D58">
        <w:tc>
          <w:tcPr>
            <w:tcW w:w="4508" w:type="dxa"/>
          </w:tcPr>
          <w:p w14:paraId="4182E211" w14:textId="503C9553" w:rsidR="00A173FD" w:rsidRPr="00C51467" w:rsidRDefault="00803E44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  <w:r w:rsidR="00B27B5D"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alth</w:t>
            </w: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tatus</w:t>
            </w:r>
          </w:p>
        </w:tc>
        <w:tc>
          <w:tcPr>
            <w:tcW w:w="4508" w:type="dxa"/>
          </w:tcPr>
          <w:p w14:paraId="4452A609" w14:textId="77777777" w:rsidR="00A173FD" w:rsidRDefault="00B27B5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0F9B3AA3" w14:textId="77777777" w:rsidR="00B27B5D" w:rsidRDefault="00B27B5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410D5718" w14:textId="77777777" w:rsidR="00B27B5D" w:rsidRDefault="00B27B5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 concern</w:t>
            </w:r>
          </w:p>
          <w:p w14:paraId="0D952266" w14:textId="77777777" w:rsidR="00B27B5D" w:rsidRDefault="00B27B5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3E450C77" w14:textId="77777777" w:rsidR="00B27B5D" w:rsidRDefault="00B27B5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39B2A911" w14:textId="77777777" w:rsidR="00D933A0" w:rsidRDefault="00D933A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71627DE0" w14:textId="77777777" w:rsidR="00D933A0" w:rsidRDefault="00D933A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192A3FE9" w14:textId="77777777" w:rsidR="00D933A0" w:rsidRDefault="00D933A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2B173E65" w14:textId="77777777" w:rsidR="00D933A0" w:rsidRDefault="00D933A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59FD6843" w14:textId="77777777" w:rsidR="00D933A0" w:rsidRDefault="00D933A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tress</w:t>
            </w:r>
          </w:p>
          <w:p w14:paraId="382F868B" w14:textId="7CF393C3" w:rsidR="00D933A0" w:rsidRDefault="00D933A0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atisfaction</w:t>
            </w:r>
          </w:p>
          <w:p w14:paraId="33967C44" w14:textId="77777777" w:rsidR="00D933A0" w:rsidRDefault="008E3CD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 engagement</w:t>
            </w:r>
          </w:p>
          <w:p w14:paraId="65C232AB" w14:textId="77777777" w:rsidR="008E3CD2" w:rsidRDefault="008E3CD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5B464161" w14:textId="77777777" w:rsidR="008E3CD2" w:rsidRDefault="008E3CD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cohol</w:t>
            </w:r>
          </w:p>
          <w:p w14:paraId="5CE265E8" w14:textId="77777777" w:rsidR="008E3CD2" w:rsidRDefault="008E3CD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ysical activity</w:t>
            </w:r>
          </w:p>
          <w:p w14:paraId="74D6D714" w14:textId="77777777" w:rsidR="008E3CD2" w:rsidRDefault="008E3CD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MI</w:t>
            </w:r>
          </w:p>
          <w:p w14:paraId="579F12ED" w14:textId="77777777" w:rsidR="008E3CD2" w:rsidRDefault="008E3CD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</w:t>
            </w:r>
            <w:r w:rsidR="007B5E2F">
              <w:rPr>
                <w:rFonts w:ascii="Times New Roman" w:hAnsi="Times New Roman" w:cs="Times New Roman"/>
                <w:sz w:val="24"/>
                <w:szCs w:val="24"/>
              </w:rPr>
              <w:t xml:space="preserve"> support</w:t>
            </w:r>
          </w:p>
          <w:p w14:paraId="3A348D3A" w14:textId="77777777" w:rsidR="007B5E2F" w:rsidRDefault="007B5E2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647958FC" w14:textId="77777777" w:rsidR="007B5E2F" w:rsidRDefault="007B5E2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ressive symptoms</w:t>
            </w:r>
          </w:p>
          <w:p w14:paraId="19A425AE" w14:textId="77777777" w:rsidR="007B5E2F" w:rsidRDefault="007B5E2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xiety symptoms</w:t>
            </w:r>
          </w:p>
          <w:p w14:paraId="2B79BBC7" w14:textId="77777777" w:rsidR="007B5E2F" w:rsidRDefault="007B5E2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35C21844" w14:textId="77777777" w:rsidR="007B5E2F" w:rsidRDefault="007B5E2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55277586" w14:textId="25CEF766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173FD" w14:paraId="4C9FA64E" w14:textId="77777777" w:rsidTr="00847D58">
        <w:tc>
          <w:tcPr>
            <w:tcW w:w="4508" w:type="dxa"/>
          </w:tcPr>
          <w:p w14:paraId="23D51B53" w14:textId="7A4B62C1" w:rsidR="00A173FD" w:rsidRPr="00C51467" w:rsidRDefault="00400D3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Health service utilisation</w:t>
            </w:r>
          </w:p>
        </w:tc>
        <w:tc>
          <w:tcPr>
            <w:tcW w:w="4508" w:type="dxa"/>
          </w:tcPr>
          <w:p w14:paraId="21519A6C" w14:textId="77777777" w:rsidR="00A173FD" w:rsidRDefault="00400D3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1D3FD583" w14:textId="77777777" w:rsidR="00400D3D" w:rsidRDefault="00400D3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6E2F37FE" w14:textId="77777777" w:rsidR="00400D3D" w:rsidRDefault="00400D3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3F882D13" w14:textId="77777777" w:rsidR="00400D3D" w:rsidRDefault="00400D3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 concern</w:t>
            </w:r>
          </w:p>
          <w:p w14:paraId="4523CD51" w14:textId="77777777" w:rsidR="00400D3D" w:rsidRDefault="00400D3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4D1C0ABD" w14:textId="77777777" w:rsidR="00400D3D" w:rsidRDefault="004C722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693449CB" w14:textId="77777777" w:rsidR="004C722E" w:rsidRDefault="004C722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25E720E9" w14:textId="77777777" w:rsidR="004C722E" w:rsidRDefault="004C722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6D00D2E9" w14:textId="77777777" w:rsidR="004C722E" w:rsidRDefault="004C722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173CCE81" w14:textId="77777777" w:rsidR="004C722E" w:rsidRDefault="004C722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tress</w:t>
            </w:r>
          </w:p>
          <w:p w14:paraId="0A724C03" w14:textId="77777777" w:rsidR="004C722E" w:rsidRDefault="004C722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2D314B58" w14:textId="77777777" w:rsidR="006443D1" w:rsidRDefault="006443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48A9E231" w14:textId="77777777" w:rsidR="006443D1" w:rsidRDefault="006443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6122E13F" w14:textId="77777777" w:rsidR="006443D1" w:rsidRDefault="006443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atisfaction</w:t>
            </w:r>
          </w:p>
          <w:p w14:paraId="67E6A8BD" w14:textId="77777777" w:rsidR="006443D1" w:rsidRDefault="006443D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 engagement</w:t>
            </w:r>
          </w:p>
          <w:p w14:paraId="7566870E" w14:textId="77777777" w:rsidR="006443D1" w:rsidRDefault="00844C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lf-reported health</w:t>
            </w:r>
          </w:p>
          <w:p w14:paraId="3BBCC7CA" w14:textId="77777777" w:rsidR="00844C9F" w:rsidRDefault="00844C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ysical activity</w:t>
            </w:r>
          </w:p>
          <w:p w14:paraId="7766AD75" w14:textId="77777777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leep</w:t>
            </w:r>
          </w:p>
          <w:p w14:paraId="0882653D" w14:textId="77777777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MI</w:t>
            </w:r>
          </w:p>
          <w:p w14:paraId="778B1E5D" w14:textId="77777777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cohol</w:t>
            </w:r>
          </w:p>
          <w:p w14:paraId="3E863C2B" w14:textId="77777777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158E12A0" w14:textId="77777777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78BD9E19" w14:textId="77777777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ived control</w:t>
            </w:r>
          </w:p>
          <w:p w14:paraId="472AE972" w14:textId="77777777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64D76310" w14:textId="77777777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ressive symptoms</w:t>
            </w:r>
          </w:p>
          <w:p w14:paraId="48697109" w14:textId="77777777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185FF4B" w14:textId="05377361" w:rsidR="003A3BE5" w:rsidRDefault="003A3BE5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xiety symptoms</w:t>
            </w:r>
          </w:p>
        </w:tc>
      </w:tr>
      <w:tr w:rsidR="00695BB1" w14:paraId="3920A9FE" w14:textId="77777777" w:rsidTr="00847D58">
        <w:tc>
          <w:tcPr>
            <w:tcW w:w="4508" w:type="dxa"/>
          </w:tcPr>
          <w:p w14:paraId="073217B7" w14:textId="6906C52E" w:rsidR="00695BB1" w:rsidRPr="00C51467" w:rsidRDefault="00023FC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MI</w:t>
            </w:r>
          </w:p>
        </w:tc>
        <w:tc>
          <w:tcPr>
            <w:tcW w:w="4508" w:type="dxa"/>
          </w:tcPr>
          <w:p w14:paraId="757409C5" w14:textId="77777777" w:rsidR="00695BB1" w:rsidRDefault="00023FC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454AF9D6" w14:textId="77777777" w:rsidR="00023FCA" w:rsidRDefault="00023FC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24E299A7" w14:textId="77777777" w:rsidR="00023FCA" w:rsidRDefault="00023FC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2447A92E" w14:textId="77777777" w:rsidR="00023FCA" w:rsidRDefault="00023FC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 concern</w:t>
            </w:r>
          </w:p>
          <w:p w14:paraId="41884FC3" w14:textId="77777777" w:rsidR="00023FCA" w:rsidRDefault="00023FC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7A510BD0" w14:textId="77777777" w:rsidR="00023FCA" w:rsidRDefault="00023FCA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urality</w:t>
            </w:r>
          </w:p>
          <w:p w14:paraId="3703951F" w14:textId="77777777" w:rsidR="0056203B" w:rsidRDefault="0056203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5E6EB77D" w14:textId="77777777" w:rsidR="0056203B" w:rsidRDefault="0056203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endents</w:t>
            </w:r>
          </w:p>
          <w:p w14:paraId="20A07B3D" w14:textId="77777777" w:rsidR="0056203B" w:rsidRDefault="0056203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0E489FDB" w14:textId="77777777" w:rsidR="0056203B" w:rsidRDefault="0056203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3FEABC79" w14:textId="77777777" w:rsidR="0056203B" w:rsidRDefault="0056203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tress</w:t>
            </w:r>
          </w:p>
          <w:p w14:paraId="269C474D" w14:textId="77777777" w:rsidR="0056203B" w:rsidRDefault="0056203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58F7EFB0" w14:textId="77777777" w:rsidR="0056203B" w:rsidRDefault="0056203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atisfaction</w:t>
            </w:r>
          </w:p>
          <w:p w14:paraId="6CF554E0" w14:textId="77777777" w:rsidR="003550B6" w:rsidRDefault="003550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ysical activity</w:t>
            </w:r>
          </w:p>
          <w:p w14:paraId="341DE66C" w14:textId="77777777" w:rsidR="003550B6" w:rsidRDefault="003550B6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39F9A5CE" w14:textId="77777777" w:rsidR="00DC7C33" w:rsidRDefault="00DC7C3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521D2C6D" w14:textId="77777777" w:rsidR="00DC7C33" w:rsidRDefault="00DC7C3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ived control</w:t>
            </w:r>
          </w:p>
          <w:p w14:paraId="28CDCC83" w14:textId="77777777" w:rsidR="00DC7C33" w:rsidRDefault="00DC7C3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ogical resilience</w:t>
            </w:r>
          </w:p>
          <w:p w14:paraId="2D17A88B" w14:textId="52BA9D0E" w:rsidR="00DC7C33" w:rsidRDefault="00DC7C3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754F8478" w14:textId="77777777" w:rsidR="00DC7C33" w:rsidRDefault="00DC7C3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xiety symptoms</w:t>
            </w:r>
          </w:p>
          <w:p w14:paraId="0F6F27EA" w14:textId="77777777" w:rsidR="00DC7C33" w:rsidRDefault="00DC7C3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ressive symptoms</w:t>
            </w:r>
          </w:p>
          <w:p w14:paraId="27C484A0" w14:textId="7822C164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5BB1" w14:paraId="4D61CA51" w14:textId="77777777" w:rsidTr="00847D58">
        <w:tc>
          <w:tcPr>
            <w:tcW w:w="4508" w:type="dxa"/>
          </w:tcPr>
          <w:p w14:paraId="35265422" w14:textId="6701D06A" w:rsidR="00695BB1" w:rsidRPr="00C51467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Physical activity</w:t>
            </w:r>
          </w:p>
        </w:tc>
        <w:tc>
          <w:tcPr>
            <w:tcW w:w="4508" w:type="dxa"/>
          </w:tcPr>
          <w:p w14:paraId="6A91C8D9" w14:textId="77777777" w:rsidR="00695BB1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ital status</w:t>
            </w:r>
          </w:p>
          <w:p w14:paraId="151B3BF7" w14:textId="77777777" w:rsidR="00F16DA8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18E1DFE7" w14:textId="77777777" w:rsidR="00F16DA8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5B5D19F4" w14:textId="77777777" w:rsidR="00F16DA8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436118F3" w14:textId="77777777" w:rsidR="00F16DA8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6B741299" w14:textId="77777777" w:rsidR="00F16DA8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79216732" w14:textId="77777777" w:rsidR="00F16DA8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4BD86B64" w14:textId="77777777" w:rsidR="00F16DA8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endents</w:t>
            </w:r>
          </w:p>
          <w:p w14:paraId="4470B3C6" w14:textId="77777777" w:rsidR="00F16DA8" w:rsidRDefault="00F16DA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4B1FEBDA" w14:textId="77777777" w:rsidR="002353DB" w:rsidRDefault="002353D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5176EC09" w14:textId="77777777" w:rsidR="002353DB" w:rsidRDefault="002353D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tress</w:t>
            </w:r>
          </w:p>
          <w:p w14:paraId="0178FF37" w14:textId="77777777" w:rsidR="002353DB" w:rsidRDefault="002353D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</w:t>
            </w:r>
          </w:p>
          <w:p w14:paraId="5C4F2167" w14:textId="77777777" w:rsidR="002353DB" w:rsidRDefault="002353D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3F01D650" w14:textId="77777777" w:rsidR="002353DB" w:rsidRDefault="004347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l-reported health</w:t>
            </w:r>
          </w:p>
          <w:p w14:paraId="0D8790B8" w14:textId="77777777" w:rsidR="0043479F" w:rsidRDefault="004347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leep</w:t>
            </w:r>
          </w:p>
          <w:p w14:paraId="5404A687" w14:textId="77777777" w:rsidR="0043479F" w:rsidRDefault="004347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50FE83B3" w14:textId="77777777" w:rsidR="0043479F" w:rsidRDefault="004347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sychological resilience</w:t>
            </w:r>
          </w:p>
          <w:p w14:paraId="41E71F10" w14:textId="77777777" w:rsidR="0043479F" w:rsidRDefault="004347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28AFBBCB" w14:textId="77777777" w:rsidR="0043479F" w:rsidRDefault="004347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xiety symptoms</w:t>
            </w:r>
          </w:p>
          <w:p w14:paraId="3890C90A" w14:textId="77777777" w:rsidR="0043479F" w:rsidRDefault="004347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ressive symptoms</w:t>
            </w:r>
          </w:p>
          <w:p w14:paraId="1A76748B" w14:textId="16B03E9D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23FCA" w14:paraId="7A5492D7" w14:textId="77777777" w:rsidTr="00847D58">
        <w:tc>
          <w:tcPr>
            <w:tcW w:w="4508" w:type="dxa"/>
          </w:tcPr>
          <w:p w14:paraId="1D96C8F0" w14:textId="3A94196C" w:rsidR="00023FCA" w:rsidRPr="00C51467" w:rsidRDefault="0043479F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Sleep quality</w:t>
            </w:r>
          </w:p>
        </w:tc>
        <w:tc>
          <w:tcPr>
            <w:tcW w:w="4508" w:type="dxa"/>
          </w:tcPr>
          <w:p w14:paraId="42F72F3E" w14:textId="77777777" w:rsidR="00023FCA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28B3E4AD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320005EF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  <w:p w14:paraId="16271E8B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ital status</w:t>
            </w:r>
          </w:p>
          <w:p w14:paraId="62B925A2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 concern</w:t>
            </w:r>
          </w:p>
          <w:p w14:paraId="2BB82753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ual income</w:t>
            </w:r>
          </w:p>
          <w:p w14:paraId="67213E22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58BE4F1A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06FBC499" w14:textId="3F1F84B6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endents</w:t>
            </w:r>
          </w:p>
          <w:p w14:paraId="2A6B42A4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0EE1031E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4698E933" w14:textId="77777777" w:rsidR="000F45CD" w:rsidRDefault="000F45CD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tress</w:t>
            </w:r>
          </w:p>
          <w:p w14:paraId="4AB9D438" w14:textId="26277DCB" w:rsidR="00156B21" w:rsidRDefault="00156B2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s</w:t>
            </w:r>
          </w:p>
          <w:p w14:paraId="6CB61BFA" w14:textId="77777777" w:rsidR="00156B21" w:rsidRDefault="00156B2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08B15876" w14:textId="4D04B334" w:rsidR="00156B21" w:rsidRDefault="00AA181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05E9A950" w14:textId="77777777" w:rsidR="00AA181C" w:rsidRDefault="00AA181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atisfaction</w:t>
            </w:r>
          </w:p>
          <w:p w14:paraId="2942F0CE" w14:textId="77777777" w:rsidR="00AA181C" w:rsidRDefault="00AA181C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ysical activity</w:t>
            </w:r>
          </w:p>
          <w:p w14:paraId="52445C92" w14:textId="77777777" w:rsidR="002106B1" w:rsidRDefault="002106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MI</w:t>
            </w:r>
          </w:p>
          <w:p w14:paraId="003B957A" w14:textId="77777777" w:rsidR="002106B1" w:rsidRDefault="002106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cohol</w:t>
            </w:r>
          </w:p>
          <w:p w14:paraId="2F28CB51" w14:textId="77777777" w:rsidR="002106B1" w:rsidRDefault="002106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6BD4F306" w14:textId="77777777" w:rsidR="002106B1" w:rsidRDefault="002106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3DF82C24" w14:textId="77777777" w:rsidR="002106B1" w:rsidRDefault="002106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2573BE55" w14:textId="77777777" w:rsidR="002106B1" w:rsidRDefault="002106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ressive symptoms</w:t>
            </w:r>
          </w:p>
          <w:p w14:paraId="519907ED" w14:textId="77777777" w:rsidR="002106B1" w:rsidRDefault="002106B1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xiety symptoms</w:t>
            </w:r>
          </w:p>
          <w:p w14:paraId="3CA7542A" w14:textId="548BB8A2" w:rsidR="00582E5B" w:rsidRDefault="00582E5B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23FCA" w14:paraId="1604E4BE" w14:textId="77777777" w:rsidTr="00847D58">
        <w:tc>
          <w:tcPr>
            <w:tcW w:w="4508" w:type="dxa"/>
          </w:tcPr>
          <w:p w14:paraId="19923C2B" w14:textId="7A79F2F8" w:rsidR="00023FCA" w:rsidRPr="00C51467" w:rsidRDefault="00E13D5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146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lcohol risk</w:t>
            </w:r>
          </w:p>
        </w:tc>
        <w:tc>
          <w:tcPr>
            <w:tcW w:w="4508" w:type="dxa"/>
          </w:tcPr>
          <w:p w14:paraId="7CF49FB1" w14:textId="77777777" w:rsidR="00023FCA" w:rsidRDefault="00E13D5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ital status</w:t>
            </w:r>
          </w:p>
          <w:p w14:paraId="7F351FA3" w14:textId="77777777" w:rsidR="00E13D59" w:rsidRDefault="00E13D5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 events</w:t>
            </w:r>
          </w:p>
          <w:p w14:paraId="3E92683B" w14:textId="77777777" w:rsidR="00E13D59" w:rsidRDefault="00E13D5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  <w:p w14:paraId="1D403256" w14:textId="77777777" w:rsidR="00E13D59" w:rsidRDefault="00E13D5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ge</w:t>
            </w:r>
          </w:p>
          <w:p w14:paraId="7D359CF5" w14:textId="77777777" w:rsidR="00E13D59" w:rsidRDefault="00E13D5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 concern</w:t>
            </w:r>
          </w:p>
          <w:p w14:paraId="597C9B28" w14:textId="77777777" w:rsidR="00E13D59" w:rsidRDefault="00E13D59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nual </w:t>
            </w:r>
            <w:r w:rsidR="00761BC8">
              <w:rPr>
                <w:rFonts w:ascii="Times New Roman" w:hAnsi="Times New Roman" w:cs="Times New Roman"/>
                <w:sz w:val="24"/>
                <w:szCs w:val="24"/>
              </w:rPr>
              <w:t>income</w:t>
            </w:r>
          </w:p>
          <w:p w14:paraId="23830D41" w14:textId="77777777" w:rsidR="00761BC8" w:rsidRDefault="00761BC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rality</w:t>
            </w:r>
          </w:p>
          <w:p w14:paraId="62B8C55B" w14:textId="77777777" w:rsidR="00761BC8" w:rsidRDefault="00761BC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x at birth</w:t>
            </w:r>
          </w:p>
          <w:p w14:paraId="451D4B47" w14:textId="77777777" w:rsidR="00761BC8" w:rsidRDefault="00761BC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endents</w:t>
            </w:r>
          </w:p>
          <w:p w14:paraId="2C768917" w14:textId="79E111FC" w:rsidR="00761BC8" w:rsidRDefault="00761BC8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ployment status</w:t>
            </w:r>
          </w:p>
          <w:p w14:paraId="19957232" w14:textId="77777777" w:rsidR="00761BC8" w:rsidRDefault="00AE2A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fession</w:t>
            </w:r>
          </w:p>
          <w:p w14:paraId="1D1F514B" w14:textId="77777777" w:rsidR="00AE2A32" w:rsidRDefault="00AE2A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tress</w:t>
            </w:r>
          </w:p>
          <w:p w14:paraId="20CF6E4A" w14:textId="77777777" w:rsidR="00AE2A32" w:rsidRDefault="00AE2A32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ing arrangements</w:t>
            </w:r>
          </w:p>
          <w:p w14:paraId="717923EB" w14:textId="77777777" w:rsidR="00AE2A32" w:rsidRDefault="002A4A7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deployed</w:t>
            </w:r>
          </w:p>
          <w:p w14:paraId="3E305EF5" w14:textId="77777777" w:rsidR="002A4A73" w:rsidRDefault="002A4A7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place preparedness</w:t>
            </w:r>
          </w:p>
          <w:p w14:paraId="5C922756" w14:textId="77777777" w:rsidR="002A4A73" w:rsidRDefault="002A4A73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b satisfaction</w:t>
            </w:r>
          </w:p>
          <w:p w14:paraId="47B639E8" w14:textId="77777777" w:rsidR="00CB626E" w:rsidRDefault="00CB626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rk engagement</w:t>
            </w:r>
          </w:p>
          <w:p w14:paraId="63B7502C" w14:textId="77777777" w:rsidR="00CB626E" w:rsidRDefault="00CB626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ar of COVID</w:t>
            </w:r>
          </w:p>
          <w:p w14:paraId="75FFAA5F" w14:textId="77777777" w:rsidR="00AB64EE" w:rsidRDefault="00AB64E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  <w:p w14:paraId="0A05DF62" w14:textId="77777777" w:rsidR="00AB64EE" w:rsidRDefault="00AB64E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support</w:t>
            </w:r>
          </w:p>
          <w:p w14:paraId="7E70AF66" w14:textId="585540D8" w:rsidR="00AB64EE" w:rsidRDefault="00AB64E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sychol</w:t>
            </w:r>
            <w:r w:rsidR="003C69B2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ical resilience</w:t>
            </w:r>
          </w:p>
          <w:p w14:paraId="0996E1D7" w14:textId="77777777" w:rsidR="00AB64EE" w:rsidRDefault="00AB64E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timism</w:t>
            </w:r>
          </w:p>
          <w:p w14:paraId="3E810C06" w14:textId="77777777" w:rsidR="00AB64EE" w:rsidRDefault="00AB64E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xiety symptoms</w:t>
            </w:r>
          </w:p>
          <w:p w14:paraId="1A1AED0E" w14:textId="7276D15D" w:rsidR="00AB64EE" w:rsidRDefault="00AB64EE" w:rsidP="00C51467">
            <w:pPr>
              <w:spacing w:line="360" w:lineRule="auto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pressive symptoms</w:t>
            </w:r>
          </w:p>
        </w:tc>
      </w:tr>
    </w:tbl>
    <w:p w14:paraId="48E92D48" w14:textId="3BD3FCB3" w:rsidR="00E77AE5" w:rsidRPr="003220CD" w:rsidRDefault="00FA3B01" w:rsidP="00A66266">
      <w:pPr>
        <w:pBdr>
          <w:top w:val="single" w:sz="4" w:space="1" w:color="auto"/>
        </w:pBdr>
        <w:ind w:firstLine="0"/>
        <w:rPr>
          <w:rFonts w:ascii="Times New Roman" w:hAnsi="Times New Roman" w:cs="Times New Roman"/>
          <w:sz w:val="24"/>
          <w:szCs w:val="24"/>
        </w:rPr>
        <w:sectPr w:rsidR="00E77AE5" w:rsidRPr="003220CD" w:rsidSect="0086114C">
          <w:headerReference w:type="default" r:id="rId8"/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D12A0C">
        <w:rPr>
          <w:rFonts w:ascii="Times New Roman" w:hAnsi="Times New Roman" w:cs="Times New Roman"/>
          <w:i/>
          <w:iCs/>
          <w:sz w:val="24"/>
          <w:szCs w:val="24"/>
        </w:rPr>
        <w:lastRenderedPageBreak/>
        <w:t>Note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D12A0C">
        <w:rPr>
          <w:rFonts w:ascii="Times New Roman" w:hAnsi="Times New Roman" w:cs="Times New Roman"/>
          <w:sz w:val="24"/>
          <w:szCs w:val="24"/>
        </w:rPr>
        <w:t xml:space="preserve"> The list of potential confounding variables was chosen a priori using existing literature and based on the traditional definition of a confound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rier&lt;/Author&gt;&lt;Year&gt;2008&lt;/Year&gt;&lt;RecNum&gt;92&lt;/RecNum&gt;&lt;DisplayText&gt;(Shrier &amp;amp; Platt, 2008)&lt;/DisplayText&gt;&lt;record&gt;&lt;rec-number&gt;92&lt;/rec-number&gt;&lt;foreign-keys&gt;&lt;key app="EN" db-id="afxs9fta6axtp9ea9dcpa5xi9tez5xdafx55" timestamp="1702102759"&gt;92&lt;/key&gt;&lt;/foreign-keys&gt;&lt;ref-type name="Journal Article"&gt;17&lt;/ref-type&gt;&lt;contributors&gt;&lt;authors&gt;&lt;author&gt;Shrier, Ian&lt;/author&gt;&lt;author&gt;Platt, Robert W.&lt;/author&gt;&lt;/authors&gt;&lt;/contributors&gt;&lt;titles&gt;&lt;title&gt;Reducing bias through directed acyclic graphs&lt;/title&gt;&lt;secondary-title&gt;BMC Medical Research Methodology&lt;/secondary-title&gt;&lt;/titles&gt;&lt;periodical&gt;&lt;full-title&gt;BMC Medical Research Methodology&lt;/full-title&gt;&lt;/periodical&gt;&lt;pages&gt;70&lt;/pages&gt;&lt;volume&gt;8&lt;/volume&gt;&lt;number&gt;1&lt;/number&gt;&lt;dates&gt;&lt;year&gt;2008&lt;/year&gt;&lt;/dates&gt;&lt;publisher&gt;Springer Science and Business Media LLC&lt;/publisher&gt;&lt;isbn&gt;1471-2288&lt;/isbn&gt;&lt;urls&gt;&lt;related-urls&gt;&lt;url&gt;https://dx.doi.org/10.1186/1471-2288-8-70&lt;/url&gt;&lt;/related-urls&gt;&lt;/urls&gt;&lt;electronic-resource-num&gt;10.1186/1471-2288-8-70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Shrier &amp; Platt, 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2A0C">
        <w:rPr>
          <w:rFonts w:ascii="Times New Roman" w:hAnsi="Times New Roman" w:cs="Times New Roman"/>
          <w:sz w:val="24"/>
          <w:szCs w:val="24"/>
        </w:rPr>
        <w:t xml:space="preserve">. The minimum sufficient adjustment set of variables for each model was determined using directed acyclic graph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51467">
        <w:rPr>
          <w:rFonts w:ascii="Times New Roman" w:hAnsi="Times New Roman" w:cs="Times New Roman"/>
          <w:sz w:val="24"/>
          <w:szCs w:val="24"/>
        </w:rPr>
        <w:t>BMI: Body Mass Index</w:t>
      </w:r>
      <w:r w:rsidR="00567F1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HQ-9: Patient Health Questionnaire, 9-item. GAD-7: Generalised Anxiety Disorder scale, 7-item. PPE: personal protective equipment. PTSD: post-traumatic stress disorder. </w:t>
      </w:r>
    </w:p>
    <w:p w14:paraId="63E13B8E" w14:textId="013C8758" w:rsidR="00DC1121" w:rsidRPr="009B113A" w:rsidRDefault="00DC1121" w:rsidP="00A66266">
      <w:pPr>
        <w:ind w:firstLine="0"/>
        <w:rPr>
          <w:rFonts w:ascii="Times New Roman" w:hAnsi="Times New Roman" w:cs="Times New Roman"/>
          <w:b/>
          <w:bCs/>
          <w:sz w:val="24"/>
          <w:szCs w:val="24"/>
        </w:rPr>
      </w:pPr>
      <w:r w:rsidRPr="009B113A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79C79077" w14:textId="540B71D8" w:rsidR="00FA3B01" w:rsidRPr="009B113A" w:rsidRDefault="00AC5EC4" w:rsidP="00A6626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113A">
        <w:rPr>
          <w:rFonts w:ascii="Times New Roman" w:hAnsi="Times New Roman" w:cs="Times New Roman"/>
          <w:sz w:val="24"/>
          <w:szCs w:val="24"/>
        </w:rPr>
        <w:fldChar w:fldCharType="begin"/>
      </w:r>
      <w:r w:rsidRPr="009B113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B113A">
        <w:rPr>
          <w:rFonts w:ascii="Times New Roman" w:hAnsi="Times New Roman" w:cs="Times New Roman"/>
          <w:sz w:val="24"/>
          <w:szCs w:val="24"/>
        </w:rPr>
        <w:fldChar w:fldCharType="separate"/>
      </w:r>
      <w:r w:rsidR="00FA3B01" w:rsidRPr="009B113A">
        <w:rPr>
          <w:rFonts w:ascii="Times New Roman" w:hAnsi="Times New Roman" w:cs="Times New Roman"/>
          <w:sz w:val="24"/>
          <w:szCs w:val="24"/>
        </w:rPr>
        <w:t xml:space="preserve">Shrier, I., &amp; Platt, R. W. (2008). Reducing bias through directed acyclic graphs. </w:t>
      </w:r>
      <w:r w:rsidR="00FA3B01" w:rsidRPr="009B113A">
        <w:rPr>
          <w:rFonts w:ascii="Times New Roman" w:hAnsi="Times New Roman" w:cs="Times New Roman"/>
          <w:i/>
          <w:sz w:val="24"/>
          <w:szCs w:val="24"/>
        </w:rPr>
        <w:t>BMC Medical Research Methodology</w:t>
      </w:r>
      <w:r w:rsidR="00FA3B01" w:rsidRPr="009B113A">
        <w:rPr>
          <w:rFonts w:ascii="Times New Roman" w:hAnsi="Times New Roman" w:cs="Times New Roman"/>
          <w:sz w:val="24"/>
          <w:szCs w:val="24"/>
        </w:rPr>
        <w:t>,</w:t>
      </w:r>
      <w:r w:rsidR="00FA3B01" w:rsidRPr="009B113A">
        <w:rPr>
          <w:rFonts w:ascii="Times New Roman" w:hAnsi="Times New Roman" w:cs="Times New Roman"/>
          <w:i/>
          <w:sz w:val="24"/>
          <w:szCs w:val="24"/>
        </w:rPr>
        <w:t xml:space="preserve"> 8</w:t>
      </w:r>
      <w:r w:rsidR="00FA3B01" w:rsidRPr="009B113A">
        <w:rPr>
          <w:rFonts w:ascii="Times New Roman" w:hAnsi="Times New Roman" w:cs="Times New Roman"/>
          <w:sz w:val="24"/>
          <w:szCs w:val="24"/>
        </w:rPr>
        <w:t xml:space="preserve">(1), 70. </w:t>
      </w:r>
      <w:hyperlink r:id="rId10" w:history="1">
        <w:r w:rsidR="00FA3B01" w:rsidRPr="009B113A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86/1471-2288-8-70</w:t>
        </w:r>
      </w:hyperlink>
      <w:r w:rsidR="00FA3B01" w:rsidRPr="009B113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3F6343" w14:textId="56A1019C" w:rsidR="000D6282" w:rsidRDefault="00AC5EC4" w:rsidP="00A66266">
      <w:pPr>
        <w:rPr>
          <w:rFonts w:ascii="Times New Roman" w:hAnsi="Times New Roman" w:cs="Times New Roman"/>
        </w:rPr>
      </w:pPr>
      <w:r w:rsidRPr="009B113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D6282" w:rsidSect="006F64A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C6A7651" w14:textId="77777777" w:rsidR="00CE0679" w:rsidRDefault="00CE0679" w:rsidP="00990370">
      <w:pPr>
        <w:spacing w:after="0" w:line="240" w:lineRule="auto"/>
      </w:pPr>
      <w:r>
        <w:separator/>
      </w:r>
    </w:p>
  </w:endnote>
  <w:endnote w:type="continuationSeparator" w:id="0">
    <w:p w14:paraId="4BFA6B0A" w14:textId="77777777" w:rsidR="00CE0679" w:rsidRDefault="00CE0679" w:rsidP="009903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FA526FF" w14:textId="77777777" w:rsidR="00582E5B" w:rsidRDefault="00582E5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EC3357B" w14:textId="77777777" w:rsidR="00CE0679" w:rsidRDefault="00CE0679" w:rsidP="00990370">
      <w:pPr>
        <w:spacing w:after="0" w:line="240" w:lineRule="auto"/>
      </w:pPr>
      <w:r>
        <w:separator/>
      </w:r>
    </w:p>
  </w:footnote>
  <w:footnote w:type="continuationSeparator" w:id="0">
    <w:p w14:paraId="3BDE3CA1" w14:textId="77777777" w:rsidR="00CE0679" w:rsidRDefault="00CE0679" w:rsidP="0099037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1495497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41AD14B" w14:textId="68911E3E" w:rsidR="00A567DC" w:rsidRDefault="00A567D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5B5DF88" w14:textId="77777777" w:rsidR="00A567DC" w:rsidRDefault="00A567D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1D4805"/>
    <w:multiLevelType w:val="multilevel"/>
    <w:tmpl w:val="445038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F8F7ACE"/>
    <w:multiLevelType w:val="hybridMultilevel"/>
    <w:tmpl w:val="737A9876"/>
    <w:lvl w:ilvl="0" w:tplc="24C2B112">
      <w:numFmt w:val="bullet"/>
      <w:lvlText w:val="-"/>
      <w:lvlJc w:val="left"/>
      <w:pPr>
        <w:ind w:left="4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2" w15:restartNumberingAfterBreak="0">
    <w:nsid w:val="3E76784F"/>
    <w:multiLevelType w:val="hybridMultilevel"/>
    <w:tmpl w:val="4036A7F0"/>
    <w:lvl w:ilvl="0" w:tplc="37147A6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0E017FD"/>
    <w:multiLevelType w:val="hybridMultilevel"/>
    <w:tmpl w:val="542A2FDE"/>
    <w:lvl w:ilvl="0" w:tplc="0B1ED3C2">
      <w:numFmt w:val="bullet"/>
      <w:lvlText w:val="-"/>
      <w:lvlJc w:val="left"/>
      <w:pPr>
        <w:ind w:left="4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4" w15:restartNumberingAfterBreak="0">
    <w:nsid w:val="7A031C18"/>
    <w:multiLevelType w:val="multilevel"/>
    <w:tmpl w:val="008420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725638058">
    <w:abstractNumId w:val="2"/>
  </w:num>
  <w:num w:numId="2" w16cid:durableId="1699625367">
    <w:abstractNumId w:val="3"/>
  </w:num>
  <w:num w:numId="3" w16cid:durableId="167137018">
    <w:abstractNumId w:val="1"/>
  </w:num>
  <w:num w:numId="4" w16cid:durableId="504248524">
    <w:abstractNumId w:val="4"/>
  </w:num>
  <w:num w:numId="5" w16cid:durableId="23412296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C0A88"/>
    <w:rsid w:val="00000475"/>
    <w:rsid w:val="0000434B"/>
    <w:rsid w:val="000052D8"/>
    <w:rsid w:val="000059AA"/>
    <w:rsid w:val="0000727D"/>
    <w:rsid w:val="00007BAC"/>
    <w:rsid w:val="000102F1"/>
    <w:rsid w:val="00010C0F"/>
    <w:rsid w:val="00013380"/>
    <w:rsid w:val="00014850"/>
    <w:rsid w:val="0001585F"/>
    <w:rsid w:val="00017503"/>
    <w:rsid w:val="000179D3"/>
    <w:rsid w:val="00020258"/>
    <w:rsid w:val="00022A7D"/>
    <w:rsid w:val="00023D2C"/>
    <w:rsid w:val="00023FCA"/>
    <w:rsid w:val="00032AF7"/>
    <w:rsid w:val="000343D7"/>
    <w:rsid w:val="00035D7A"/>
    <w:rsid w:val="000360AB"/>
    <w:rsid w:val="00037B90"/>
    <w:rsid w:val="00037BBD"/>
    <w:rsid w:val="00042A4B"/>
    <w:rsid w:val="00043B21"/>
    <w:rsid w:val="000463B3"/>
    <w:rsid w:val="00046704"/>
    <w:rsid w:val="00051A40"/>
    <w:rsid w:val="00051C73"/>
    <w:rsid w:val="000567BE"/>
    <w:rsid w:val="00061894"/>
    <w:rsid w:val="00062205"/>
    <w:rsid w:val="000626ED"/>
    <w:rsid w:val="0007229A"/>
    <w:rsid w:val="0007358A"/>
    <w:rsid w:val="00073747"/>
    <w:rsid w:val="00074DD9"/>
    <w:rsid w:val="000759E2"/>
    <w:rsid w:val="00077F27"/>
    <w:rsid w:val="000820CC"/>
    <w:rsid w:val="00086B14"/>
    <w:rsid w:val="000923B7"/>
    <w:rsid w:val="00094CF3"/>
    <w:rsid w:val="00095688"/>
    <w:rsid w:val="000976CF"/>
    <w:rsid w:val="00097A51"/>
    <w:rsid w:val="00097AB3"/>
    <w:rsid w:val="000A0EC2"/>
    <w:rsid w:val="000A3ADE"/>
    <w:rsid w:val="000A4DB6"/>
    <w:rsid w:val="000A6D5F"/>
    <w:rsid w:val="000B12CB"/>
    <w:rsid w:val="000B20B9"/>
    <w:rsid w:val="000B580F"/>
    <w:rsid w:val="000B786A"/>
    <w:rsid w:val="000B7C6E"/>
    <w:rsid w:val="000C0BA9"/>
    <w:rsid w:val="000C3D46"/>
    <w:rsid w:val="000C736F"/>
    <w:rsid w:val="000D35C6"/>
    <w:rsid w:val="000D4C0C"/>
    <w:rsid w:val="000D5358"/>
    <w:rsid w:val="000D6282"/>
    <w:rsid w:val="000D696A"/>
    <w:rsid w:val="000D6F7D"/>
    <w:rsid w:val="000E3F77"/>
    <w:rsid w:val="000E4EA0"/>
    <w:rsid w:val="000E5D94"/>
    <w:rsid w:val="000E6085"/>
    <w:rsid w:val="000E65D8"/>
    <w:rsid w:val="000E74AC"/>
    <w:rsid w:val="000F148B"/>
    <w:rsid w:val="000F215F"/>
    <w:rsid w:val="000F2333"/>
    <w:rsid w:val="000F2D02"/>
    <w:rsid w:val="000F3816"/>
    <w:rsid w:val="000F406F"/>
    <w:rsid w:val="000F45CD"/>
    <w:rsid w:val="0010032E"/>
    <w:rsid w:val="00105CD4"/>
    <w:rsid w:val="00112410"/>
    <w:rsid w:val="00113654"/>
    <w:rsid w:val="00114A91"/>
    <w:rsid w:val="00115E24"/>
    <w:rsid w:val="00116C82"/>
    <w:rsid w:val="0011717B"/>
    <w:rsid w:val="00121F57"/>
    <w:rsid w:val="0012459E"/>
    <w:rsid w:val="0012618B"/>
    <w:rsid w:val="00127310"/>
    <w:rsid w:val="00127B53"/>
    <w:rsid w:val="001300B5"/>
    <w:rsid w:val="00130237"/>
    <w:rsid w:val="00133600"/>
    <w:rsid w:val="0014092D"/>
    <w:rsid w:val="00142B79"/>
    <w:rsid w:val="00142E5D"/>
    <w:rsid w:val="001459BA"/>
    <w:rsid w:val="0015000D"/>
    <w:rsid w:val="0015103E"/>
    <w:rsid w:val="001540B7"/>
    <w:rsid w:val="00154C02"/>
    <w:rsid w:val="00156B21"/>
    <w:rsid w:val="00160608"/>
    <w:rsid w:val="00162DC9"/>
    <w:rsid w:val="00167927"/>
    <w:rsid w:val="00171308"/>
    <w:rsid w:val="00171515"/>
    <w:rsid w:val="001728D5"/>
    <w:rsid w:val="0017498D"/>
    <w:rsid w:val="00177A13"/>
    <w:rsid w:val="00184418"/>
    <w:rsid w:val="00190D8C"/>
    <w:rsid w:val="0019278D"/>
    <w:rsid w:val="001931AB"/>
    <w:rsid w:val="00193FC5"/>
    <w:rsid w:val="001A0FEA"/>
    <w:rsid w:val="001A18C9"/>
    <w:rsid w:val="001A23C2"/>
    <w:rsid w:val="001A4F72"/>
    <w:rsid w:val="001A7DB6"/>
    <w:rsid w:val="001B0239"/>
    <w:rsid w:val="001B09C4"/>
    <w:rsid w:val="001B31AB"/>
    <w:rsid w:val="001B3A70"/>
    <w:rsid w:val="001B50FD"/>
    <w:rsid w:val="001B5E98"/>
    <w:rsid w:val="001C2414"/>
    <w:rsid w:val="001C466A"/>
    <w:rsid w:val="001D005E"/>
    <w:rsid w:val="001D24B5"/>
    <w:rsid w:val="001D27AE"/>
    <w:rsid w:val="001D2CF9"/>
    <w:rsid w:val="001D56E0"/>
    <w:rsid w:val="001D62DC"/>
    <w:rsid w:val="001E032A"/>
    <w:rsid w:val="001E2DB4"/>
    <w:rsid w:val="001E3A01"/>
    <w:rsid w:val="001E3C68"/>
    <w:rsid w:val="001E5EBD"/>
    <w:rsid w:val="001F3A63"/>
    <w:rsid w:val="001F4D81"/>
    <w:rsid w:val="001F5D60"/>
    <w:rsid w:val="001F766B"/>
    <w:rsid w:val="00202357"/>
    <w:rsid w:val="002027E4"/>
    <w:rsid w:val="00202865"/>
    <w:rsid w:val="00203D47"/>
    <w:rsid w:val="002050EB"/>
    <w:rsid w:val="00205B30"/>
    <w:rsid w:val="002067CF"/>
    <w:rsid w:val="00206A32"/>
    <w:rsid w:val="00206CE5"/>
    <w:rsid w:val="002106B1"/>
    <w:rsid w:val="00211B2C"/>
    <w:rsid w:val="0021263B"/>
    <w:rsid w:val="00212892"/>
    <w:rsid w:val="0021331E"/>
    <w:rsid w:val="00214198"/>
    <w:rsid w:val="00220DC9"/>
    <w:rsid w:val="00221406"/>
    <w:rsid w:val="00224528"/>
    <w:rsid w:val="00225AEB"/>
    <w:rsid w:val="002276FD"/>
    <w:rsid w:val="00235143"/>
    <w:rsid w:val="002353DB"/>
    <w:rsid w:val="0023601C"/>
    <w:rsid w:val="002401EB"/>
    <w:rsid w:val="00242C2C"/>
    <w:rsid w:val="00243526"/>
    <w:rsid w:val="002465F7"/>
    <w:rsid w:val="00246BE4"/>
    <w:rsid w:val="00247467"/>
    <w:rsid w:val="00247D5C"/>
    <w:rsid w:val="00247D8D"/>
    <w:rsid w:val="00250A61"/>
    <w:rsid w:val="00250CEA"/>
    <w:rsid w:val="00251BDC"/>
    <w:rsid w:val="00253321"/>
    <w:rsid w:val="002539D3"/>
    <w:rsid w:val="00253AC4"/>
    <w:rsid w:val="00253D83"/>
    <w:rsid w:val="00255A14"/>
    <w:rsid w:val="00256E22"/>
    <w:rsid w:val="00262C6A"/>
    <w:rsid w:val="002668EE"/>
    <w:rsid w:val="00267070"/>
    <w:rsid w:val="002676B6"/>
    <w:rsid w:val="0027103E"/>
    <w:rsid w:val="002740DD"/>
    <w:rsid w:val="00275CAA"/>
    <w:rsid w:val="002762AD"/>
    <w:rsid w:val="002776DC"/>
    <w:rsid w:val="002777ED"/>
    <w:rsid w:val="0028143B"/>
    <w:rsid w:val="00286F4D"/>
    <w:rsid w:val="00287A42"/>
    <w:rsid w:val="00291237"/>
    <w:rsid w:val="00291EE0"/>
    <w:rsid w:val="002927AC"/>
    <w:rsid w:val="00292A69"/>
    <w:rsid w:val="00292B7C"/>
    <w:rsid w:val="0029362C"/>
    <w:rsid w:val="002A0B0B"/>
    <w:rsid w:val="002A3B15"/>
    <w:rsid w:val="002A4A73"/>
    <w:rsid w:val="002A5337"/>
    <w:rsid w:val="002A5338"/>
    <w:rsid w:val="002A61BD"/>
    <w:rsid w:val="002A6CEC"/>
    <w:rsid w:val="002A78DA"/>
    <w:rsid w:val="002B017F"/>
    <w:rsid w:val="002B0AEE"/>
    <w:rsid w:val="002B5641"/>
    <w:rsid w:val="002B7E32"/>
    <w:rsid w:val="002C0452"/>
    <w:rsid w:val="002C62F3"/>
    <w:rsid w:val="002D1B48"/>
    <w:rsid w:val="002D310A"/>
    <w:rsid w:val="002D755E"/>
    <w:rsid w:val="002E17E4"/>
    <w:rsid w:val="002E3AFE"/>
    <w:rsid w:val="002E48BC"/>
    <w:rsid w:val="002E64A0"/>
    <w:rsid w:val="002E7042"/>
    <w:rsid w:val="002E7475"/>
    <w:rsid w:val="002E7DCF"/>
    <w:rsid w:val="002F1190"/>
    <w:rsid w:val="002F28D9"/>
    <w:rsid w:val="002F2A5A"/>
    <w:rsid w:val="002F3CCB"/>
    <w:rsid w:val="002F6DD1"/>
    <w:rsid w:val="00300989"/>
    <w:rsid w:val="0030153D"/>
    <w:rsid w:val="00301CF3"/>
    <w:rsid w:val="00302C45"/>
    <w:rsid w:val="00303D61"/>
    <w:rsid w:val="003052CD"/>
    <w:rsid w:val="003063E2"/>
    <w:rsid w:val="00307BA8"/>
    <w:rsid w:val="003113D3"/>
    <w:rsid w:val="00314C23"/>
    <w:rsid w:val="00315C71"/>
    <w:rsid w:val="00320431"/>
    <w:rsid w:val="00321836"/>
    <w:rsid w:val="003220CD"/>
    <w:rsid w:val="00326176"/>
    <w:rsid w:val="00330561"/>
    <w:rsid w:val="0033241F"/>
    <w:rsid w:val="00333AA0"/>
    <w:rsid w:val="003348D1"/>
    <w:rsid w:val="00336708"/>
    <w:rsid w:val="00340A18"/>
    <w:rsid w:val="00340C74"/>
    <w:rsid w:val="003410B5"/>
    <w:rsid w:val="00342C02"/>
    <w:rsid w:val="0034394D"/>
    <w:rsid w:val="00346A63"/>
    <w:rsid w:val="00347A3D"/>
    <w:rsid w:val="00350B65"/>
    <w:rsid w:val="00351B0B"/>
    <w:rsid w:val="00352999"/>
    <w:rsid w:val="003550B6"/>
    <w:rsid w:val="003553F5"/>
    <w:rsid w:val="00355C67"/>
    <w:rsid w:val="003564AB"/>
    <w:rsid w:val="00356861"/>
    <w:rsid w:val="00361DA8"/>
    <w:rsid w:val="003624C9"/>
    <w:rsid w:val="003720B8"/>
    <w:rsid w:val="003741D1"/>
    <w:rsid w:val="00374D36"/>
    <w:rsid w:val="00375F05"/>
    <w:rsid w:val="00376B89"/>
    <w:rsid w:val="00376F07"/>
    <w:rsid w:val="0038074A"/>
    <w:rsid w:val="0038152D"/>
    <w:rsid w:val="00384D00"/>
    <w:rsid w:val="00386602"/>
    <w:rsid w:val="003869BC"/>
    <w:rsid w:val="00387FA4"/>
    <w:rsid w:val="003951F5"/>
    <w:rsid w:val="003953BA"/>
    <w:rsid w:val="00395C37"/>
    <w:rsid w:val="003967C9"/>
    <w:rsid w:val="003A20CF"/>
    <w:rsid w:val="003A2840"/>
    <w:rsid w:val="003A351A"/>
    <w:rsid w:val="003A3BE5"/>
    <w:rsid w:val="003A42FD"/>
    <w:rsid w:val="003A6311"/>
    <w:rsid w:val="003A6ACD"/>
    <w:rsid w:val="003A6DA7"/>
    <w:rsid w:val="003B0EA5"/>
    <w:rsid w:val="003B16D4"/>
    <w:rsid w:val="003B1AED"/>
    <w:rsid w:val="003B1DB5"/>
    <w:rsid w:val="003B202A"/>
    <w:rsid w:val="003B3F13"/>
    <w:rsid w:val="003C12BE"/>
    <w:rsid w:val="003C1457"/>
    <w:rsid w:val="003C1914"/>
    <w:rsid w:val="003C54BD"/>
    <w:rsid w:val="003C69B2"/>
    <w:rsid w:val="003C770C"/>
    <w:rsid w:val="003D1703"/>
    <w:rsid w:val="003D58C9"/>
    <w:rsid w:val="003D5C5E"/>
    <w:rsid w:val="003E0647"/>
    <w:rsid w:val="003E0FCE"/>
    <w:rsid w:val="003E1298"/>
    <w:rsid w:val="003E1407"/>
    <w:rsid w:val="003E2A92"/>
    <w:rsid w:val="003E2FB7"/>
    <w:rsid w:val="003E3833"/>
    <w:rsid w:val="003E3F13"/>
    <w:rsid w:val="003E7B76"/>
    <w:rsid w:val="003F07D5"/>
    <w:rsid w:val="003F1AE2"/>
    <w:rsid w:val="003F1CE7"/>
    <w:rsid w:val="003F2AC8"/>
    <w:rsid w:val="003F655F"/>
    <w:rsid w:val="003F671B"/>
    <w:rsid w:val="00400C62"/>
    <w:rsid w:val="00400D3D"/>
    <w:rsid w:val="00400EE6"/>
    <w:rsid w:val="0040100D"/>
    <w:rsid w:val="0040149B"/>
    <w:rsid w:val="00402376"/>
    <w:rsid w:val="004040A0"/>
    <w:rsid w:val="00404F8E"/>
    <w:rsid w:val="00405087"/>
    <w:rsid w:val="0040778D"/>
    <w:rsid w:val="004105E8"/>
    <w:rsid w:val="00412860"/>
    <w:rsid w:val="004141CD"/>
    <w:rsid w:val="00415299"/>
    <w:rsid w:val="0042018E"/>
    <w:rsid w:val="0042277A"/>
    <w:rsid w:val="00423E42"/>
    <w:rsid w:val="00427BB0"/>
    <w:rsid w:val="00427E24"/>
    <w:rsid w:val="00427F1A"/>
    <w:rsid w:val="004336E7"/>
    <w:rsid w:val="0043479F"/>
    <w:rsid w:val="00435827"/>
    <w:rsid w:val="004367A8"/>
    <w:rsid w:val="004368AD"/>
    <w:rsid w:val="00437F60"/>
    <w:rsid w:val="00440B8E"/>
    <w:rsid w:val="00441EA9"/>
    <w:rsid w:val="00442C76"/>
    <w:rsid w:val="00446CA4"/>
    <w:rsid w:val="00447530"/>
    <w:rsid w:val="00451A2F"/>
    <w:rsid w:val="00452091"/>
    <w:rsid w:val="00452649"/>
    <w:rsid w:val="00452BCF"/>
    <w:rsid w:val="0045421A"/>
    <w:rsid w:val="00454E2E"/>
    <w:rsid w:val="00455227"/>
    <w:rsid w:val="004558BE"/>
    <w:rsid w:val="00460F21"/>
    <w:rsid w:val="004614EB"/>
    <w:rsid w:val="0046396A"/>
    <w:rsid w:val="00463AC8"/>
    <w:rsid w:val="00472E7D"/>
    <w:rsid w:val="00474D22"/>
    <w:rsid w:val="00475668"/>
    <w:rsid w:val="00475C12"/>
    <w:rsid w:val="00476991"/>
    <w:rsid w:val="00476D0D"/>
    <w:rsid w:val="00477114"/>
    <w:rsid w:val="00477182"/>
    <w:rsid w:val="00481B99"/>
    <w:rsid w:val="00481E93"/>
    <w:rsid w:val="0049017F"/>
    <w:rsid w:val="00493412"/>
    <w:rsid w:val="0049623E"/>
    <w:rsid w:val="004A1E33"/>
    <w:rsid w:val="004A2495"/>
    <w:rsid w:val="004A458A"/>
    <w:rsid w:val="004A4F54"/>
    <w:rsid w:val="004A50ED"/>
    <w:rsid w:val="004A587C"/>
    <w:rsid w:val="004A5FD3"/>
    <w:rsid w:val="004B28BE"/>
    <w:rsid w:val="004B41EC"/>
    <w:rsid w:val="004B66E8"/>
    <w:rsid w:val="004C3606"/>
    <w:rsid w:val="004C40E1"/>
    <w:rsid w:val="004C722E"/>
    <w:rsid w:val="004D0506"/>
    <w:rsid w:val="004D232F"/>
    <w:rsid w:val="004D5849"/>
    <w:rsid w:val="004D62BA"/>
    <w:rsid w:val="004E041A"/>
    <w:rsid w:val="004E11F8"/>
    <w:rsid w:val="004E2686"/>
    <w:rsid w:val="004E62C0"/>
    <w:rsid w:val="004E63E9"/>
    <w:rsid w:val="004F2C81"/>
    <w:rsid w:val="004F5218"/>
    <w:rsid w:val="004F5667"/>
    <w:rsid w:val="005044BD"/>
    <w:rsid w:val="00505C20"/>
    <w:rsid w:val="00505F1E"/>
    <w:rsid w:val="005062DA"/>
    <w:rsid w:val="005133AF"/>
    <w:rsid w:val="00513A53"/>
    <w:rsid w:val="005150DA"/>
    <w:rsid w:val="00520DC3"/>
    <w:rsid w:val="0052292B"/>
    <w:rsid w:val="00522D5E"/>
    <w:rsid w:val="0052530C"/>
    <w:rsid w:val="005256BA"/>
    <w:rsid w:val="0052795D"/>
    <w:rsid w:val="00531757"/>
    <w:rsid w:val="005323D0"/>
    <w:rsid w:val="00537833"/>
    <w:rsid w:val="005411C8"/>
    <w:rsid w:val="00543F2D"/>
    <w:rsid w:val="0054460A"/>
    <w:rsid w:val="00545139"/>
    <w:rsid w:val="005459DB"/>
    <w:rsid w:val="0055113C"/>
    <w:rsid w:val="00551820"/>
    <w:rsid w:val="005518FA"/>
    <w:rsid w:val="00553B47"/>
    <w:rsid w:val="005556CC"/>
    <w:rsid w:val="00555DA2"/>
    <w:rsid w:val="0055732E"/>
    <w:rsid w:val="005612AD"/>
    <w:rsid w:val="0056203B"/>
    <w:rsid w:val="005633F4"/>
    <w:rsid w:val="005658A2"/>
    <w:rsid w:val="00566629"/>
    <w:rsid w:val="00567CEF"/>
    <w:rsid w:val="00567F15"/>
    <w:rsid w:val="005716BF"/>
    <w:rsid w:val="005717C7"/>
    <w:rsid w:val="005719EA"/>
    <w:rsid w:val="005727EA"/>
    <w:rsid w:val="00576664"/>
    <w:rsid w:val="005766E4"/>
    <w:rsid w:val="00582E5B"/>
    <w:rsid w:val="00591809"/>
    <w:rsid w:val="00591B07"/>
    <w:rsid w:val="00592897"/>
    <w:rsid w:val="00596DA0"/>
    <w:rsid w:val="0059702B"/>
    <w:rsid w:val="005A069F"/>
    <w:rsid w:val="005A3765"/>
    <w:rsid w:val="005B0163"/>
    <w:rsid w:val="005B3FC8"/>
    <w:rsid w:val="005B7CC0"/>
    <w:rsid w:val="005B7FD1"/>
    <w:rsid w:val="005C2110"/>
    <w:rsid w:val="005C2812"/>
    <w:rsid w:val="005C2F70"/>
    <w:rsid w:val="005C62C0"/>
    <w:rsid w:val="005D56A7"/>
    <w:rsid w:val="005D5E94"/>
    <w:rsid w:val="005E0683"/>
    <w:rsid w:val="005E22B7"/>
    <w:rsid w:val="005E496B"/>
    <w:rsid w:val="005E52DC"/>
    <w:rsid w:val="005E7363"/>
    <w:rsid w:val="005F01C7"/>
    <w:rsid w:val="005F37E4"/>
    <w:rsid w:val="00601046"/>
    <w:rsid w:val="0060106D"/>
    <w:rsid w:val="00602D16"/>
    <w:rsid w:val="00603300"/>
    <w:rsid w:val="006043A4"/>
    <w:rsid w:val="006044A6"/>
    <w:rsid w:val="006110B0"/>
    <w:rsid w:val="00613255"/>
    <w:rsid w:val="00614865"/>
    <w:rsid w:val="00615B42"/>
    <w:rsid w:val="0062119A"/>
    <w:rsid w:val="00622963"/>
    <w:rsid w:val="00623162"/>
    <w:rsid w:val="00623FBC"/>
    <w:rsid w:val="0062407B"/>
    <w:rsid w:val="00624C9B"/>
    <w:rsid w:val="006319F7"/>
    <w:rsid w:val="006343B1"/>
    <w:rsid w:val="00635691"/>
    <w:rsid w:val="00636D02"/>
    <w:rsid w:val="0063776C"/>
    <w:rsid w:val="0064288A"/>
    <w:rsid w:val="006443D1"/>
    <w:rsid w:val="00644A43"/>
    <w:rsid w:val="0064737F"/>
    <w:rsid w:val="006514D2"/>
    <w:rsid w:val="00652AB6"/>
    <w:rsid w:val="00652D83"/>
    <w:rsid w:val="006534D4"/>
    <w:rsid w:val="00654054"/>
    <w:rsid w:val="00655447"/>
    <w:rsid w:val="006579F2"/>
    <w:rsid w:val="00660CB1"/>
    <w:rsid w:val="00661F8E"/>
    <w:rsid w:val="00662200"/>
    <w:rsid w:val="00663999"/>
    <w:rsid w:val="006639CF"/>
    <w:rsid w:val="00663FAB"/>
    <w:rsid w:val="00664DFA"/>
    <w:rsid w:val="0067045F"/>
    <w:rsid w:val="006708EB"/>
    <w:rsid w:val="00674F94"/>
    <w:rsid w:val="006772E0"/>
    <w:rsid w:val="00680E45"/>
    <w:rsid w:val="006873F2"/>
    <w:rsid w:val="00694E56"/>
    <w:rsid w:val="00694F4B"/>
    <w:rsid w:val="00695BB1"/>
    <w:rsid w:val="006978F0"/>
    <w:rsid w:val="006A08F3"/>
    <w:rsid w:val="006A3108"/>
    <w:rsid w:val="006B1D68"/>
    <w:rsid w:val="006B235B"/>
    <w:rsid w:val="006B3806"/>
    <w:rsid w:val="006B3A3A"/>
    <w:rsid w:val="006B3C78"/>
    <w:rsid w:val="006B6F33"/>
    <w:rsid w:val="006B7BFB"/>
    <w:rsid w:val="006C0C4D"/>
    <w:rsid w:val="006C0C53"/>
    <w:rsid w:val="006C1382"/>
    <w:rsid w:val="006C16B8"/>
    <w:rsid w:val="006C16C9"/>
    <w:rsid w:val="006C32EB"/>
    <w:rsid w:val="006C5A60"/>
    <w:rsid w:val="006D106D"/>
    <w:rsid w:val="006D1B90"/>
    <w:rsid w:val="006D375F"/>
    <w:rsid w:val="006D55C6"/>
    <w:rsid w:val="006D55DD"/>
    <w:rsid w:val="006D5980"/>
    <w:rsid w:val="006E0804"/>
    <w:rsid w:val="006E0BE3"/>
    <w:rsid w:val="006E232A"/>
    <w:rsid w:val="006E70FA"/>
    <w:rsid w:val="006E7FE8"/>
    <w:rsid w:val="006F0631"/>
    <w:rsid w:val="006F2E70"/>
    <w:rsid w:val="006F314A"/>
    <w:rsid w:val="006F442F"/>
    <w:rsid w:val="006F4EEA"/>
    <w:rsid w:val="006F64A3"/>
    <w:rsid w:val="00710244"/>
    <w:rsid w:val="0071050D"/>
    <w:rsid w:val="0071126C"/>
    <w:rsid w:val="0071671C"/>
    <w:rsid w:val="007168DB"/>
    <w:rsid w:val="00717783"/>
    <w:rsid w:val="0072041B"/>
    <w:rsid w:val="00722BA2"/>
    <w:rsid w:val="007246A3"/>
    <w:rsid w:val="00725A83"/>
    <w:rsid w:val="00731E17"/>
    <w:rsid w:val="007320D7"/>
    <w:rsid w:val="00735711"/>
    <w:rsid w:val="00736812"/>
    <w:rsid w:val="00736D7B"/>
    <w:rsid w:val="00737324"/>
    <w:rsid w:val="00742591"/>
    <w:rsid w:val="00742EB1"/>
    <w:rsid w:val="007434FB"/>
    <w:rsid w:val="0074460C"/>
    <w:rsid w:val="0074742D"/>
    <w:rsid w:val="00750B77"/>
    <w:rsid w:val="007515F7"/>
    <w:rsid w:val="00753AB8"/>
    <w:rsid w:val="007563B4"/>
    <w:rsid w:val="00761084"/>
    <w:rsid w:val="00761BC8"/>
    <w:rsid w:val="00764503"/>
    <w:rsid w:val="00767EC2"/>
    <w:rsid w:val="00771DBD"/>
    <w:rsid w:val="0077277C"/>
    <w:rsid w:val="00773AED"/>
    <w:rsid w:val="007771F6"/>
    <w:rsid w:val="007808AF"/>
    <w:rsid w:val="0078189F"/>
    <w:rsid w:val="00783A2E"/>
    <w:rsid w:val="00784459"/>
    <w:rsid w:val="00784687"/>
    <w:rsid w:val="007857B0"/>
    <w:rsid w:val="00785D2C"/>
    <w:rsid w:val="00786145"/>
    <w:rsid w:val="0078719F"/>
    <w:rsid w:val="0078799B"/>
    <w:rsid w:val="00790049"/>
    <w:rsid w:val="0079038E"/>
    <w:rsid w:val="007927D9"/>
    <w:rsid w:val="00794315"/>
    <w:rsid w:val="00795B2C"/>
    <w:rsid w:val="0079763A"/>
    <w:rsid w:val="007A0989"/>
    <w:rsid w:val="007A0CB9"/>
    <w:rsid w:val="007A2AA4"/>
    <w:rsid w:val="007A3DE5"/>
    <w:rsid w:val="007A5863"/>
    <w:rsid w:val="007A5F74"/>
    <w:rsid w:val="007A63C9"/>
    <w:rsid w:val="007A6F63"/>
    <w:rsid w:val="007B5E2F"/>
    <w:rsid w:val="007B7037"/>
    <w:rsid w:val="007C08C6"/>
    <w:rsid w:val="007C0F07"/>
    <w:rsid w:val="007C228C"/>
    <w:rsid w:val="007C3462"/>
    <w:rsid w:val="007C4F65"/>
    <w:rsid w:val="007C71B0"/>
    <w:rsid w:val="007C7B34"/>
    <w:rsid w:val="007D05B3"/>
    <w:rsid w:val="007D2A66"/>
    <w:rsid w:val="007D3F6B"/>
    <w:rsid w:val="007E0492"/>
    <w:rsid w:val="007E08D4"/>
    <w:rsid w:val="007E1C87"/>
    <w:rsid w:val="007E1E3A"/>
    <w:rsid w:val="007E1F0A"/>
    <w:rsid w:val="007E2702"/>
    <w:rsid w:val="007E4363"/>
    <w:rsid w:val="007E5137"/>
    <w:rsid w:val="007F0B80"/>
    <w:rsid w:val="007F29FC"/>
    <w:rsid w:val="007F33B7"/>
    <w:rsid w:val="007F3871"/>
    <w:rsid w:val="007F3AA7"/>
    <w:rsid w:val="00801647"/>
    <w:rsid w:val="00802752"/>
    <w:rsid w:val="0080335B"/>
    <w:rsid w:val="00803A6E"/>
    <w:rsid w:val="00803E44"/>
    <w:rsid w:val="00804269"/>
    <w:rsid w:val="00804328"/>
    <w:rsid w:val="00807F64"/>
    <w:rsid w:val="008110F9"/>
    <w:rsid w:val="008142A4"/>
    <w:rsid w:val="00814997"/>
    <w:rsid w:val="008154F5"/>
    <w:rsid w:val="008172AE"/>
    <w:rsid w:val="008214E3"/>
    <w:rsid w:val="008250A6"/>
    <w:rsid w:val="008278BE"/>
    <w:rsid w:val="0083092D"/>
    <w:rsid w:val="00833624"/>
    <w:rsid w:val="00835EC0"/>
    <w:rsid w:val="008406F2"/>
    <w:rsid w:val="008423FF"/>
    <w:rsid w:val="008427BA"/>
    <w:rsid w:val="00842FB7"/>
    <w:rsid w:val="00843B7F"/>
    <w:rsid w:val="00844C9F"/>
    <w:rsid w:val="00844E1F"/>
    <w:rsid w:val="00845960"/>
    <w:rsid w:val="00846F96"/>
    <w:rsid w:val="0084778B"/>
    <w:rsid w:val="00847D58"/>
    <w:rsid w:val="00855E7E"/>
    <w:rsid w:val="0085602E"/>
    <w:rsid w:val="008568DA"/>
    <w:rsid w:val="00856F0B"/>
    <w:rsid w:val="008606C5"/>
    <w:rsid w:val="0086114C"/>
    <w:rsid w:val="008632F5"/>
    <w:rsid w:val="0086519D"/>
    <w:rsid w:val="00866D70"/>
    <w:rsid w:val="00866D95"/>
    <w:rsid w:val="00867E60"/>
    <w:rsid w:val="00870868"/>
    <w:rsid w:val="00870BE2"/>
    <w:rsid w:val="00870E03"/>
    <w:rsid w:val="00871402"/>
    <w:rsid w:val="00872D66"/>
    <w:rsid w:val="00880813"/>
    <w:rsid w:val="00880F34"/>
    <w:rsid w:val="00887C32"/>
    <w:rsid w:val="00890707"/>
    <w:rsid w:val="008907AC"/>
    <w:rsid w:val="00892F08"/>
    <w:rsid w:val="00893642"/>
    <w:rsid w:val="00894681"/>
    <w:rsid w:val="00894F58"/>
    <w:rsid w:val="00895562"/>
    <w:rsid w:val="00897A0C"/>
    <w:rsid w:val="008A252C"/>
    <w:rsid w:val="008A2CE0"/>
    <w:rsid w:val="008A31EE"/>
    <w:rsid w:val="008A3D6F"/>
    <w:rsid w:val="008A42EB"/>
    <w:rsid w:val="008A4954"/>
    <w:rsid w:val="008A6634"/>
    <w:rsid w:val="008B17E6"/>
    <w:rsid w:val="008B2654"/>
    <w:rsid w:val="008B5850"/>
    <w:rsid w:val="008C00F2"/>
    <w:rsid w:val="008C2013"/>
    <w:rsid w:val="008C32D8"/>
    <w:rsid w:val="008C4CB2"/>
    <w:rsid w:val="008C5ECE"/>
    <w:rsid w:val="008C724B"/>
    <w:rsid w:val="008C7D19"/>
    <w:rsid w:val="008D2129"/>
    <w:rsid w:val="008D27EF"/>
    <w:rsid w:val="008D3451"/>
    <w:rsid w:val="008D369A"/>
    <w:rsid w:val="008D3FB3"/>
    <w:rsid w:val="008D4312"/>
    <w:rsid w:val="008D59F5"/>
    <w:rsid w:val="008D7442"/>
    <w:rsid w:val="008E0865"/>
    <w:rsid w:val="008E08E2"/>
    <w:rsid w:val="008E21C0"/>
    <w:rsid w:val="008E26B7"/>
    <w:rsid w:val="008E340D"/>
    <w:rsid w:val="008E3B04"/>
    <w:rsid w:val="008E3CD2"/>
    <w:rsid w:val="008E4A7A"/>
    <w:rsid w:val="008E624F"/>
    <w:rsid w:val="008E7F29"/>
    <w:rsid w:val="008F011B"/>
    <w:rsid w:val="008F44B6"/>
    <w:rsid w:val="008F6CF4"/>
    <w:rsid w:val="008F6F01"/>
    <w:rsid w:val="009015C3"/>
    <w:rsid w:val="00902115"/>
    <w:rsid w:val="0090237A"/>
    <w:rsid w:val="009026EB"/>
    <w:rsid w:val="009030C2"/>
    <w:rsid w:val="00905419"/>
    <w:rsid w:val="00906DED"/>
    <w:rsid w:val="0091039D"/>
    <w:rsid w:val="00912E38"/>
    <w:rsid w:val="00915DA8"/>
    <w:rsid w:val="009253B9"/>
    <w:rsid w:val="009307C9"/>
    <w:rsid w:val="00930B72"/>
    <w:rsid w:val="0093148A"/>
    <w:rsid w:val="009327DA"/>
    <w:rsid w:val="00933583"/>
    <w:rsid w:val="00933FE6"/>
    <w:rsid w:val="00934952"/>
    <w:rsid w:val="00935494"/>
    <w:rsid w:val="00935AFA"/>
    <w:rsid w:val="00936A6E"/>
    <w:rsid w:val="00937896"/>
    <w:rsid w:val="0094052B"/>
    <w:rsid w:val="00940F12"/>
    <w:rsid w:val="00942315"/>
    <w:rsid w:val="00945D02"/>
    <w:rsid w:val="00946697"/>
    <w:rsid w:val="0094704E"/>
    <w:rsid w:val="009519F9"/>
    <w:rsid w:val="00955EB9"/>
    <w:rsid w:val="00955EE9"/>
    <w:rsid w:val="009564AC"/>
    <w:rsid w:val="009578FA"/>
    <w:rsid w:val="0096058E"/>
    <w:rsid w:val="00960CD7"/>
    <w:rsid w:val="00961B3C"/>
    <w:rsid w:val="0096314B"/>
    <w:rsid w:val="00963573"/>
    <w:rsid w:val="0096382D"/>
    <w:rsid w:val="009711BB"/>
    <w:rsid w:val="00973100"/>
    <w:rsid w:val="00975688"/>
    <w:rsid w:val="0097578C"/>
    <w:rsid w:val="00975B8B"/>
    <w:rsid w:val="00975D0A"/>
    <w:rsid w:val="009811DA"/>
    <w:rsid w:val="00981424"/>
    <w:rsid w:val="009842A4"/>
    <w:rsid w:val="009851F8"/>
    <w:rsid w:val="0098660F"/>
    <w:rsid w:val="00990222"/>
    <w:rsid w:val="00990370"/>
    <w:rsid w:val="00993819"/>
    <w:rsid w:val="0099553B"/>
    <w:rsid w:val="009A7656"/>
    <w:rsid w:val="009B113A"/>
    <w:rsid w:val="009B18BA"/>
    <w:rsid w:val="009B2149"/>
    <w:rsid w:val="009B2EF4"/>
    <w:rsid w:val="009B6E23"/>
    <w:rsid w:val="009B7FE7"/>
    <w:rsid w:val="009C1353"/>
    <w:rsid w:val="009C2111"/>
    <w:rsid w:val="009C4700"/>
    <w:rsid w:val="009C59E4"/>
    <w:rsid w:val="009C59EE"/>
    <w:rsid w:val="009C5BAE"/>
    <w:rsid w:val="009C7CEF"/>
    <w:rsid w:val="009D3286"/>
    <w:rsid w:val="009E10D5"/>
    <w:rsid w:val="009E10FF"/>
    <w:rsid w:val="009E247A"/>
    <w:rsid w:val="009E35E2"/>
    <w:rsid w:val="009E4E7F"/>
    <w:rsid w:val="009E7108"/>
    <w:rsid w:val="009F16DA"/>
    <w:rsid w:val="009F2E8C"/>
    <w:rsid w:val="009F3BED"/>
    <w:rsid w:val="009F6EE4"/>
    <w:rsid w:val="009F7992"/>
    <w:rsid w:val="009F7C96"/>
    <w:rsid w:val="00A01F01"/>
    <w:rsid w:val="00A021E4"/>
    <w:rsid w:val="00A0392A"/>
    <w:rsid w:val="00A03CC7"/>
    <w:rsid w:val="00A0672B"/>
    <w:rsid w:val="00A06C0D"/>
    <w:rsid w:val="00A102CF"/>
    <w:rsid w:val="00A129EC"/>
    <w:rsid w:val="00A16283"/>
    <w:rsid w:val="00A173FD"/>
    <w:rsid w:val="00A21ECF"/>
    <w:rsid w:val="00A30E36"/>
    <w:rsid w:val="00A3336D"/>
    <w:rsid w:val="00A3497F"/>
    <w:rsid w:val="00A37492"/>
    <w:rsid w:val="00A420C4"/>
    <w:rsid w:val="00A426BB"/>
    <w:rsid w:val="00A435AF"/>
    <w:rsid w:val="00A43F21"/>
    <w:rsid w:val="00A44215"/>
    <w:rsid w:val="00A44962"/>
    <w:rsid w:val="00A44A09"/>
    <w:rsid w:val="00A452A5"/>
    <w:rsid w:val="00A45594"/>
    <w:rsid w:val="00A51A92"/>
    <w:rsid w:val="00A52579"/>
    <w:rsid w:val="00A55C9C"/>
    <w:rsid w:val="00A567DC"/>
    <w:rsid w:val="00A56DB9"/>
    <w:rsid w:val="00A61C9F"/>
    <w:rsid w:val="00A64F79"/>
    <w:rsid w:val="00A65DD8"/>
    <w:rsid w:val="00A66266"/>
    <w:rsid w:val="00A728F4"/>
    <w:rsid w:val="00A72DBD"/>
    <w:rsid w:val="00A76E9B"/>
    <w:rsid w:val="00A800F0"/>
    <w:rsid w:val="00A80BEC"/>
    <w:rsid w:val="00A84A78"/>
    <w:rsid w:val="00A85F12"/>
    <w:rsid w:val="00A87720"/>
    <w:rsid w:val="00A90392"/>
    <w:rsid w:val="00A91CCF"/>
    <w:rsid w:val="00A9337A"/>
    <w:rsid w:val="00A93986"/>
    <w:rsid w:val="00A9445B"/>
    <w:rsid w:val="00A9499A"/>
    <w:rsid w:val="00A97E86"/>
    <w:rsid w:val="00A97EE3"/>
    <w:rsid w:val="00AA12D8"/>
    <w:rsid w:val="00AA181C"/>
    <w:rsid w:val="00AA319C"/>
    <w:rsid w:val="00AA3C64"/>
    <w:rsid w:val="00AA400F"/>
    <w:rsid w:val="00AA5CF0"/>
    <w:rsid w:val="00AA753D"/>
    <w:rsid w:val="00AA7B43"/>
    <w:rsid w:val="00AB0019"/>
    <w:rsid w:val="00AB010F"/>
    <w:rsid w:val="00AB2275"/>
    <w:rsid w:val="00AB287D"/>
    <w:rsid w:val="00AB3E46"/>
    <w:rsid w:val="00AB4E99"/>
    <w:rsid w:val="00AB64EE"/>
    <w:rsid w:val="00AB7D33"/>
    <w:rsid w:val="00AC143A"/>
    <w:rsid w:val="00AC1A48"/>
    <w:rsid w:val="00AC28EA"/>
    <w:rsid w:val="00AC5EC4"/>
    <w:rsid w:val="00AC7EDF"/>
    <w:rsid w:val="00AD3DC9"/>
    <w:rsid w:val="00AD4FA7"/>
    <w:rsid w:val="00AD75BF"/>
    <w:rsid w:val="00AE092B"/>
    <w:rsid w:val="00AE09A6"/>
    <w:rsid w:val="00AE2153"/>
    <w:rsid w:val="00AE25E9"/>
    <w:rsid w:val="00AE2A32"/>
    <w:rsid w:val="00AE2BDC"/>
    <w:rsid w:val="00AE5283"/>
    <w:rsid w:val="00AF100E"/>
    <w:rsid w:val="00AF32A1"/>
    <w:rsid w:val="00AF5E9B"/>
    <w:rsid w:val="00B043F4"/>
    <w:rsid w:val="00B045C7"/>
    <w:rsid w:val="00B04D8C"/>
    <w:rsid w:val="00B05E37"/>
    <w:rsid w:val="00B1023E"/>
    <w:rsid w:val="00B10FDC"/>
    <w:rsid w:val="00B137F0"/>
    <w:rsid w:val="00B13BB1"/>
    <w:rsid w:val="00B16898"/>
    <w:rsid w:val="00B206E2"/>
    <w:rsid w:val="00B218EE"/>
    <w:rsid w:val="00B2315A"/>
    <w:rsid w:val="00B2628D"/>
    <w:rsid w:val="00B2666F"/>
    <w:rsid w:val="00B27B5D"/>
    <w:rsid w:val="00B31D49"/>
    <w:rsid w:val="00B343EE"/>
    <w:rsid w:val="00B436B3"/>
    <w:rsid w:val="00B43CA0"/>
    <w:rsid w:val="00B44367"/>
    <w:rsid w:val="00B44C8F"/>
    <w:rsid w:val="00B45E64"/>
    <w:rsid w:val="00B46734"/>
    <w:rsid w:val="00B46E35"/>
    <w:rsid w:val="00B52F86"/>
    <w:rsid w:val="00B53DB6"/>
    <w:rsid w:val="00B54B42"/>
    <w:rsid w:val="00B55D54"/>
    <w:rsid w:val="00B5657D"/>
    <w:rsid w:val="00B6299E"/>
    <w:rsid w:val="00B70D94"/>
    <w:rsid w:val="00B71256"/>
    <w:rsid w:val="00B71A01"/>
    <w:rsid w:val="00B72EDA"/>
    <w:rsid w:val="00B7384B"/>
    <w:rsid w:val="00B761DE"/>
    <w:rsid w:val="00B77110"/>
    <w:rsid w:val="00B805A0"/>
    <w:rsid w:val="00B8174D"/>
    <w:rsid w:val="00B82A7B"/>
    <w:rsid w:val="00B840E5"/>
    <w:rsid w:val="00B84239"/>
    <w:rsid w:val="00B92527"/>
    <w:rsid w:val="00B927E4"/>
    <w:rsid w:val="00B94631"/>
    <w:rsid w:val="00B952E6"/>
    <w:rsid w:val="00B9609A"/>
    <w:rsid w:val="00BA11AE"/>
    <w:rsid w:val="00BA123A"/>
    <w:rsid w:val="00BA2C70"/>
    <w:rsid w:val="00BA5542"/>
    <w:rsid w:val="00BB1D76"/>
    <w:rsid w:val="00BB32BE"/>
    <w:rsid w:val="00BB352A"/>
    <w:rsid w:val="00BB4970"/>
    <w:rsid w:val="00BB5DE7"/>
    <w:rsid w:val="00BB72B6"/>
    <w:rsid w:val="00BB7C91"/>
    <w:rsid w:val="00BC048F"/>
    <w:rsid w:val="00BC0C54"/>
    <w:rsid w:val="00BC1ADA"/>
    <w:rsid w:val="00BC207E"/>
    <w:rsid w:val="00BC3013"/>
    <w:rsid w:val="00BC364F"/>
    <w:rsid w:val="00BC42AA"/>
    <w:rsid w:val="00BC47A5"/>
    <w:rsid w:val="00BC6909"/>
    <w:rsid w:val="00BC6D3E"/>
    <w:rsid w:val="00BD120A"/>
    <w:rsid w:val="00BD1574"/>
    <w:rsid w:val="00BD54C6"/>
    <w:rsid w:val="00BD62A9"/>
    <w:rsid w:val="00BD7295"/>
    <w:rsid w:val="00BE167B"/>
    <w:rsid w:val="00BE17DA"/>
    <w:rsid w:val="00BE1C9C"/>
    <w:rsid w:val="00BE243C"/>
    <w:rsid w:val="00BE26F0"/>
    <w:rsid w:val="00BE45F3"/>
    <w:rsid w:val="00BE4DEA"/>
    <w:rsid w:val="00BE562D"/>
    <w:rsid w:val="00BF06C2"/>
    <w:rsid w:val="00BF14A1"/>
    <w:rsid w:val="00BF294D"/>
    <w:rsid w:val="00BF336B"/>
    <w:rsid w:val="00BF41FD"/>
    <w:rsid w:val="00BF4C87"/>
    <w:rsid w:val="00BF7664"/>
    <w:rsid w:val="00BF79EC"/>
    <w:rsid w:val="00BF7EDC"/>
    <w:rsid w:val="00C00B53"/>
    <w:rsid w:val="00C0372C"/>
    <w:rsid w:val="00C03B09"/>
    <w:rsid w:val="00C04ECA"/>
    <w:rsid w:val="00C05427"/>
    <w:rsid w:val="00C05D2A"/>
    <w:rsid w:val="00C05F39"/>
    <w:rsid w:val="00C065B2"/>
    <w:rsid w:val="00C13543"/>
    <w:rsid w:val="00C13955"/>
    <w:rsid w:val="00C13FF7"/>
    <w:rsid w:val="00C163B1"/>
    <w:rsid w:val="00C208C7"/>
    <w:rsid w:val="00C20B79"/>
    <w:rsid w:val="00C219A6"/>
    <w:rsid w:val="00C232FE"/>
    <w:rsid w:val="00C238FA"/>
    <w:rsid w:val="00C2620F"/>
    <w:rsid w:val="00C27FD5"/>
    <w:rsid w:val="00C31A5A"/>
    <w:rsid w:val="00C31B34"/>
    <w:rsid w:val="00C33A8B"/>
    <w:rsid w:val="00C360D2"/>
    <w:rsid w:val="00C37D73"/>
    <w:rsid w:val="00C41514"/>
    <w:rsid w:val="00C42463"/>
    <w:rsid w:val="00C431DA"/>
    <w:rsid w:val="00C44432"/>
    <w:rsid w:val="00C44B2E"/>
    <w:rsid w:val="00C44DCE"/>
    <w:rsid w:val="00C45D61"/>
    <w:rsid w:val="00C46BF3"/>
    <w:rsid w:val="00C502D5"/>
    <w:rsid w:val="00C507FE"/>
    <w:rsid w:val="00C509EB"/>
    <w:rsid w:val="00C5104B"/>
    <w:rsid w:val="00C51467"/>
    <w:rsid w:val="00C51DA9"/>
    <w:rsid w:val="00C522A0"/>
    <w:rsid w:val="00C53EE9"/>
    <w:rsid w:val="00C53F96"/>
    <w:rsid w:val="00C55361"/>
    <w:rsid w:val="00C55E23"/>
    <w:rsid w:val="00C57281"/>
    <w:rsid w:val="00C64ECF"/>
    <w:rsid w:val="00C65B88"/>
    <w:rsid w:val="00C67A85"/>
    <w:rsid w:val="00C71118"/>
    <w:rsid w:val="00C75269"/>
    <w:rsid w:val="00C8435A"/>
    <w:rsid w:val="00C858D6"/>
    <w:rsid w:val="00C860CC"/>
    <w:rsid w:val="00C8716F"/>
    <w:rsid w:val="00C8741D"/>
    <w:rsid w:val="00C9092E"/>
    <w:rsid w:val="00C90B95"/>
    <w:rsid w:val="00C91538"/>
    <w:rsid w:val="00C925A6"/>
    <w:rsid w:val="00C940FF"/>
    <w:rsid w:val="00C952AF"/>
    <w:rsid w:val="00C9617F"/>
    <w:rsid w:val="00CA010B"/>
    <w:rsid w:val="00CA0B88"/>
    <w:rsid w:val="00CA3351"/>
    <w:rsid w:val="00CA4FDF"/>
    <w:rsid w:val="00CA77F1"/>
    <w:rsid w:val="00CA7928"/>
    <w:rsid w:val="00CB179E"/>
    <w:rsid w:val="00CB2191"/>
    <w:rsid w:val="00CB2C02"/>
    <w:rsid w:val="00CB4273"/>
    <w:rsid w:val="00CB5C31"/>
    <w:rsid w:val="00CB626E"/>
    <w:rsid w:val="00CC0A88"/>
    <w:rsid w:val="00CC12C7"/>
    <w:rsid w:val="00CC269C"/>
    <w:rsid w:val="00CC345A"/>
    <w:rsid w:val="00CC42AD"/>
    <w:rsid w:val="00CC496F"/>
    <w:rsid w:val="00CC57DE"/>
    <w:rsid w:val="00CC670B"/>
    <w:rsid w:val="00CD0AFE"/>
    <w:rsid w:val="00CD0D35"/>
    <w:rsid w:val="00CD28BD"/>
    <w:rsid w:val="00CD4636"/>
    <w:rsid w:val="00CD6DAF"/>
    <w:rsid w:val="00CD764A"/>
    <w:rsid w:val="00CE0679"/>
    <w:rsid w:val="00CE09E5"/>
    <w:rsid w:val="00CE26A2"/>
    <w:rsid w:val="00CE2A0E"/>
    <w:rsid w:val="00CE312B"/>
    <w:rsid w:val="00CE4B8A"/>
    <w:rsid w:val="00CE5518"/>
    <w:rsid w:val="00CE7579"/>
    <w:rsid w:val="00CE7881"/>
    <w:rsid w:val="00CF0747"/>
    <w:rsid w:val="00CF19CC"/>
    <w:rsid w:val="00CF290D"/>
    <w:rsid w:val="00CF474D"/>
    <w:rsid w:val="00CF6ADF"/>
    <w:rsid w:val="00D0149B"/>
    <w:rsid w:val="00D02202"/>
    <w:rsid w:val="00D02970"/>
    <w:rsid w:val="00D05645"/>
    <w:rsid w:val="00D05D9B"/>
    <w:rsid w:val="00D05F40"/>
    <w:rsid w:val="00D12A0C"/>
    <w:rsid w:val="00D15090"/>
    <w:rsid w:val="00D1692F"/>
    <w:rsid w:val="00D208B9"/>
    <w:rsid w:val="00D26413"/>
    <w:rsid w:val="00D31496"/>
    <w:rsid w:val="00D315B6"/>
    <w:rsid w:val="00D337B9"/>
    <w:rsid w:val="00D3454B"/>
    <w:rsid w:val="00D34B43"/>
    <w:rsid w:val="00D3585A"/>
    <w:rsid w:val="00D37AB7"/>
    <w:rsid w:val="00D4110E"/>
    <w:rsid w:val="00D41FAA"/>
    <w:rsid w:val="00D43F30"/>
    <w:rsid w:val="00D4610F"/>
    <w:rsid w:val="00D47BDA"/>
    <w:rsid w:val="00D5093C"/>
    <w:rsid w:val="00D51900"/>
    <w:rsid w:val="00D520B1"/>
    <w:rsid w:val="00D52575"/>
    <w:rsid w:val="00D57EAE"/>
    <w:rsid w:val="00D57FFE"/>
    <w:rsid w:val="00D60A6E"/>
    <w:rsid w:val="00D621B0"/>
    <w:rsid w:val="00D63581"/>
    <w:rsid w:val="00D65C3E"/>
    <w:rsid w:val="00D665D3"/>
    <w:rsid w:val="00D66777"/>
    <w:rsid w:val="00D71A5B"/>
    <w:rsid w:val="00D72DBB"/>
    <w:rsid w:val="00D73E8B"/>
    <w:rsid w:val="00D73F2E"/>
    <w:rsid w:val="00D74E93"/>
    <w:rsid w:val="00D7587E"/>
    <w:rsid w:val="00D76555"/>
    <w:rsid w:val="00D768AE"/>
    <w:rsid w:val="00D80B24"/>
    <w:rsid w:val="00D8374B"/>
    <w:rsid w:val="00D84801"/>
    <w:rsid w:val="00D84BFD"/>
    <w:rsid w:val="00D85387"/>
    <w:rsid w:val="00D86A8C"/>
    <w:rsid w:val="00D871EF"/>
    <w:rsid w:val="00D909FD"/>
    <w:rsid w:val="00D91784"/>
    <w:rsid w:val="00D933A0"/>
    <w:rsid w:val="00D944AF"/>
    <w:rsid w:val="00D94A06"/>
    <w:rsid w:val="00DA08AA"/>
    <w:rsid w:val="00DA4431"/>
    <w:rsid w:val="00DA5470"/>
    <w:rsid w:val="00DA5CFB"/>
    <w:rsid w:val="00DA6881"/>
    <w:rsid w:val="00DA6E96"/>
    <w:rsid w:val="00DA7E87"/>
    <w:rsid w:val="00DB4724"/>
    <w:rsid w:val="00DB77DB"/>
    <w:rsid w:val="00DC1121"/>
    <w:rsid w:val="00DC1DF4"/>
    <w:rsid w:val="00DC35D5"/>
    <w:rsid w:val="00DC493F"/>
    <w:rsid w:val="00DC5AFC"/>
    <w:rsid w:val="00DC5C5D"/>
    <w:rsid w:val="00DC7C33"/>
    <w:rsid w:val="00DD1F6C"/>
    <w:rsid w:val="00DD4320"/>
    <w:rsid w:val="00DD4B7E"/>
    <w:rsid w:val="00DD4FD5"/>
    <w:rsid w:val="00DD55EB"/>
    <w:rsid w:val="00DE211A"/>
    <w:rsid w:val="00DE222C"/>
    <w:rsid w:val="00DE2C6F"/>
    <w:rsid w:val="00DE4814"/>
    <w:rsid w:val="00DE5892"/>
    <w:rsid w:val="00DE5A75"/>
    <w:rsid w:val="00DF05C8"/>
    <w:rsid w:val="00DF0B84"/>
    <w:rsid w:val="00DF1EF9"/>
    <w:rsid w:val="00DF485D"/>
    <w:rsid w:val="00DF5B4A"/>
    <w:rsid w:val="00E00F84"/>
    <w:rsid w:val="00E01D53"/>
    <w:rsid w:val="00E01F1B"/>
    <w:rsid w:val="00E03285"/>
    <w:rsid w:val="00E04A9A"/>
    <w:rsid w:val="00E04BC3"/>
    <w:rsid w:val="00E115EC"/>
    <w:rsid w:val="00E11C58"/>
    <w:rsid w:val="00E12A7D"/>
    <w:rsid w:val="00E12BFA"/>
    <w:rsid w:val="00E13526"/>
    <w:rsid w:val="00E13D1C"/>
    <w:rsid w:val="00E13D59"/>
    <w:rsid w:val="00E13EBA"/>
    <w:rsid w:val="00E213B6"/>
    <w:rsid w:val="00E228F7"/>
    <w:rsid w:val="00E254FD"/>
    <w:rsid w:val="00E25798"/>
    <w:rsid w:val="00E27493"/>
    <w:rsid w:val="00E300AE"/>
    <w:rsid w:val="00E30A4D"/>
    <w:rsid w:val="00E31251"/>
    <w:rsid w:val="00E313C6"/>
    <w:rsid w:val="00E316C9"/>
    <w:rsid w:val="00E32E1A"/>
    <w:rsid w:val="00E360E8"/>
    <w:rsid w:val="00E3745F"/>
    <w:rsid w:val="00E42125"/>
    <w:rsid w:val="00E44158"/>
    <w:rsid w:val="00E44D37"/>
    <w:rsid w:val="00E455A2"/>
    <w:rsid w:val="00E54E7B"/>
    <w:rsid w:val="00E56657"/>
    <w:rsid w:val="00E56CA0"/>
    <w:rsid w:val="00E57A91"/>
    <w:rsid w:val="00E61271"/>
    <w:rsid w:val="00E62FE1"/>
    <w:rsid w:val="00E65F2D"/>
    <w:rsid w:val="00E70A40"/>
    <w:rsid w:val="00E71331"/>
    <w:rsid w:val="00E7180C"/>
    <w:rsid w:val="00E73518"/>
    <w:rsid w:val="00E74AEC"/>
    <w:rsid w:val="00E74D3F"/>
    <w:rsid w:val="00E77AE5"/>
    <w:rsid w:val="00E85EA7"/>
    <w:rsid w:val="00E865EA"/>
    <w:rsid w:val="00E9053D"/>
    <w:rsid w:val="00E92602"/>
    <w:rsid w:val="00E92AED"/>
    <w:rsid w:val="00E92FA7"/>
    <w:rsid w:val="00E94426"/>
    <w:rsid w:val="00E94531"/>
    <w:rsid w:val="00E97E5F"/>
    <w:rsid w:val="00EA2A30"/>
    <w:rsid w:val="00EA3314"/>
    <w:rsid w:val="00EA41B9"/>
    <w:rsid w:val="00EA47F6"/>
    <w:rsid w:val="00EA73F9"/>
    <w:rsid w:val="00EB015F"/>
    <w:rsid w:val="00EB24B5"/>
    <w:rsid w:val="00EB2A8D"/>
    <w:rsid w:val="00EB430D"/>
    <w:rsid w:val="00EB457F"/>
    <w:rsid w:val="00EB46A2"/>
    <w:rsid w:val="00EB47F5"/>
    <w:rsid w:val="00EB511B"/>
    <w:rsid w:val="00EB5A95"/>
    <w:rsid w:val="00EB674E"/>
    <w:rsid w:val="00EC0230"/>
    <w:rsid w:val="00EC18CD"/>
    <w:rsid w:val="00EC4213"/>
    <w:rsid w:val="00EC5CCF"/>
    <w:rsid w:val="00EC5E20"/>
    <w:rsid w:val="00EC75AD"/>
    <w:rsid w:val="00ED0CEE"/>
    <w:rsid w:val="00ED34AF"/>
    <w:rsid w:val="00ED5190"/>
    <w:rsid w:val="00ED5DCF"/>
    <w:rsid w:val="00ED7062"/>
    <w:rsid w:val="00ED7128"/>
    <w:rsid w:val="00EE1DC8"/>
    <w:rsid w:val="00EE44AA"/>
    <w:rsid w:val="00EE4717"/>
    <w:rsid w:val="00EE4C8B"/>
    <w:rsid w:val="00EE787A"/>
    <w:rsid w:val="00EF0C89"/>
    <w:rsid w:val="00EF574E"/>
    <w:rsid w:val="00EF6300"/>
    <w:rsid w:val="00EF643A"/>
    <w:rsid w:val="00EF699D"/>
    <w:rsid w:val="00EF7534"/>
    <w:rsid w:val="00F01829"/>
    <w:rsid w:val="00F02207"/>
    <w:rsid w:val="00F02D55"/>
    <w:rsid w:val="00F0663D"/>
    <w:rsid w:val="00F075CD"/>
    <w:rsid w:val="00F115AF"/>
    <w:rsid w:val="00F12012"/>
    <w:rsid w:val="00F1323D"/>
    <w:rsid w:val="00F13774"/>
    <w:rsid w:val="00F14682"/>
    <w:rsid w:val="00F163C1"/>
    <w:rsid w:val="00F16DA8"/>
    <w:rsid w:val="00F1774D"/>
    <w:rsid w:val="00F21903"/>
    <w:rsid w:val="00F26965"/>
    <w:rsid w:val="00F3337D"/>
    <w:rsid w:val="00F33C75"/>
    <w:rsid w:val="00F37552"/>
    <w:rsid w:val="00F429D6"/>
    <w:rsid w:val="00F42CC2"/>
    <w:rsid w:val="00F43123"/>
    <w:rsid w:val="00F43B25"/>
    <w:rsid w:val="00F43F27"/>
    <w:rsid w:val="00F4428A"/>
    <w:rsid w:val="00F455F1"/>
    <w:rsid w:val="00F47CBA"/>
    <w:rsid w:val="00F5053D"/>
    <w:rsid w:val="00F51F31"/>
    <w:rsid w:val="00F52A03"/>
    <w:rsid w:val="00F552B6"/>
    <w:rsid w:val="00F61A1E"/>
    <w:rsid w:val="00F635FF"/>
    <w:rsid w:val="00F646AA"/>
    <w:rsid w:val="00F647F9"/>
    <w:rsid w:val="00F677D4"/>
    <w:rsid w:val="00F679BB"/>
    <w:rsid w:val="00F70D1E"/>
    <w:rsid w:val="00F716D3"/>
    <w:rsid w:val="00F72A6A"/>
    <w:rsid w:val="00F72FE3"/>
    <w:rsid w:val="00F74C3C"/>
    <w:rsid w:val="00F74CF4"/>
    <w:rsid w:val="00F76B77"/>
    <w:rsid w:val="00F83367"/>
    <w:rsid w:val="00F848CE"/>
    <w:rsid w:val="00F84D27"/>
    <w:rsid w:val="00F85A2C"/>
    <w:rsid w:val="00F86F0B"/>
    <w:rsid w:val="00F91646"/>
    <w:rsid w:val="00F916A9"/>
    <w:rsid w:val="00F92DDF"/>
    <w:rsid w:val="00F96A6D"/>
    <w:rsid w:val="00F9706B"/>
    <w:rsid w:val="00F97B8B"/>
    <w:rsid w:val="00FA1B6D"/>
    <w:rsid w:val="00FA1F99"/>
    <w:rsid w:val="00FA3943"/>
    <w:rsid w:val="00FA3B01"/>
    <w:rsid w:val="00FA541F"/>
    <w:rsid w:val="00FA7DA8"/>
    <w:rsid w:val="00FB0A99"/>
    <w:rsid w:val="00FB30F0"/>
    <w:rsid w:val="00FB6F05"/>
    <w:rsid w:val="00FC0C4B"/>
    <w:rsid w:val="00FC1C6A"/>
    <w:rsid w:val="00FC264F"/>
    <w:rsid w:val="00FC2CF5"/>
    <w:rsid w:val="00FD22BB"/>
    <w:rsid w:val="00FD382C"/>
    <w:rsid w:val="00FD7B94"/>
    <w:rsid w:val="00FE1C63"/>
    <w:rsid w:val="00FE298E"/>
    <w:rsid w:val="00FE3AC1"/>
    <w:rsid w:val="00FE4D8B"/>
    <w:rsid w:val="00FE5E1D"/>
    <w:rsid w:val="00FE7529"/>
    <w:rsid w:val="00FE7ED8"/>
    <w:rsid w:val="00FF018C"/>
    <w:rsid w:val="00FF1283"/>
    <w:rsid w:val="00FF1547"/>
    <w:rsid w:val="00FF72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D95902A"/>
  <w15:chartTrackingRefBased/>
  <w15:docId w15:val="{A5C5C98D-2B81-4D26-AEF4-0E893D897B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360" w:lineRule="auto"/>
        <w:ind w:firstLine="72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626E"/>
  </w:style>
  <w:style w:type="paragraph" w:styleId="Heading1">
    <w:name w:val="heading 1"/>
    <w:basedOn w:val="Normal"/>
    <w:next w:val="Normal"/>
    <w:link w:val="Heading1Char"/>
    <w:uiPriority w:val="9"/>
    <w:qFormat/>
    <w:rsid w:val="00CC0A8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C0A8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C0A8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C0A8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C0A8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C0A8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C0A8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C0A8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C0A8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C0A8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C0A8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C0A8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C0A8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C0A8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C0A8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C0A8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C0A8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C0A8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C0A8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C0A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C0A88"/>
    <w:pPr>
      <w:numPr>
        <w:ilvl w:val="1"/>
      </w:numPr>
      <w:ind w:firstLine="72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C0A8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C0A8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C0A8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C0A8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C0A8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C0A8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C0A8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C0A88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CC0A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C0A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C0A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C0A88"/>
    <w:rPr>
      <w:sz w:val="20"/>
      <w:szCs w:val="20"/>
    </w:rPr>
  </w:style>
  <w:style w:type="table" w:customStyle="1" w:styleId="TableGrid2">
    <w:name w:val="Table Grid2"/>
    <w:basedOn w:val="TableNormal"/>
    <w:next w:val="TableGrid"/>
    <w:uiPriority w:val="39"/>
    <w:rsid w:val="00CC0A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3A20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ED5D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ED5D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ED5D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uiPriority w:val="39"/>
    <w:rsid w:val="00ED5D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ED5DC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D5DCF"/>
    <w:rPr>
      <w:color w:val="467886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D5DCF"/>
    <w:rPr>
      <w:color w:val="96607D"/>
      <w:u w:val="single"/>
    </w:rPr>
  </w:style>
  <w:style w:type="paragraph" w:customStyle="1" w:styleId="msonormal0">
    <w:name w:val="msonormal"/>
    <w:basedOn w:val="Normal"/>
    <w:rsid w:val="00ED5DCF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5">
    <w:name w:val="xl65"/>
    <w:basedOn w:val="Normal"/>
    <w:rsid w:val="00ED5DCF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66">
    <w:name w:val="xl66"/>
    <w:basedOn w:val="Normal"/>
    <w:rsid w:val="00ED5DCF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67">
    <w:name w:val="xl67"/>
    <w:basedOn w:val="Normal"/>
    <w:rsid w:val="00ED5DCF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68">
    <w:name w:val="xl68"/>
    <w:basedOn w:val="Normal"/>
    <w:rsid w:val="00ED5DCF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69">
    <w:name w:val="xl69"/>
    <w:basedOn w:val="Normal"/>
    <w:rsid w:val="00ED5DCF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0">
    <w:name w:val="xl70"/>
    <w:basedOn w:val="Normal"/>
    <w:rsid w:val="00ED5DCF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1">
    <w:name w:val="xl71"/>
    <w:basedOn w:val="Normal"/>
    <w:rsid w:val="00ED5DCF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2">
    <w:name w:val="xl72"/>
    <w:basedOn w:val="Normal"/>
    <w:rsid w:val="00ED5DCF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73">
    <w:name w:val="xl73"/>
    <w:basedOn w:val="Normal"/>
    <w:rsid w:val="00ED5DCF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74">
    <w:name w:val="xl74"/>
    <w:basedOn w:val="Normal"/>
    <w:rsid w:val="00ED5DCF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5">
    <w:name w:val="xl75"/>
    <w:basedOn w:val="Normal"/>
    <w:rsid w:val="00ED5DCF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6">
    <w:name w:val="xl76"/>
    <w:basedOn w:val="Normal"/>
    <w:rsid w:val="00ED5DCF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7">
    <w:name w:val="xl77"/>
    <w:basedOn w:val="Normal"/>
    <w:rsid w:val="00ED5DCF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5D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5DCF"/>
    <w:rPr>
      <w:b/>
      <w:bCs/>
      <w:sz w:val="20"/>
      <w:szCs w:val="20"/>
    </w:rPr>
  </w:style>
  <w:style w:type="table" w:customStyle="1" w:styleId="TableGrid31">
    <w:name w:val="Table Grid31"/>
    <w:basedOn w:val="TableNormal"/>
    <w:next w:val="TableGrid"/>
    <w:uiPriority w:val="39"/>
    <w:rsid w:val="00ED5DC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l78">
    <w:name w:val="xl78"/>
    <w:basedOn w:val="Normal"/>
    <w:rsid w:val="00ED5DCF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9">
    <w:name w:val="xl79"/>
    <w:basedOn w:val="Normal"/>
    <w:rsid w:val="00ED5DCF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80">
    <w:name w:val="xl80"/>
    <w:basedOn w:val="Normal"/>
    <w:rsid w:val="00ED5DCF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styleId="Revision">
    <w:name w:val="Revision"/>
    <w:hidden/>
    <w:uiPriority w:val="99"/>
    <w:semiHidden/>
    <w:rsid w:val="00113654"/>
    <w:pPr>
      <w:spacing w:after="0" w:line="240" w:lineRule="auto"/>
      <w:ind w:firstLine="0"/>
      <w:jc w:val="left"/>
    </w:pPr>
  </w:style>
  <w:style w:type="paragraph" w:styleId="Header">
    <w:name w:val="header"/>
    <w:basedOn w:val="Normal"/>
    <w:link w:val="HeaderChar"/>
    <w:uiPriority w:val="99"/>
    <w:unhideWhenUsed/>
    <w:rsid w:val="009903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0370"/>
  </w:style>
  <w:style w:type="paragraph" w:styleId="Footer">
    <w:name w:val="footer"/>
    <w:basedOn w:val="Normal"/>
    <w:link w:val="FooterChar"/>
    <w:uiPriority w:val="99"/>
    <w:unhideWhenUsed/>
    <w:rsid w:val="009903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0370"/>
  </w:style>
  <w:style w:type="paragraph" w:styleId="NormalWeb">
    <w:name w:val="Normal (Web)"/>
    <w:basedOn w:val="Normal"/>
    <w:uiPriority w:val="99"/>
    <w:semiHidden/>
    <w:unhideWhenUsed/>
    <w:rsid w:val="000D6282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C5EC4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C5EC4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5EC4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C5EC4"/>
    <w:rPr>
      <w:rFonts w:ascii="Aptos" w:hAnsi="Aptos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AC5EC4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711BB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7771F6"/>
    <w:pPr>
      <w:spacing w:after="0"/>
    </w:pPr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96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3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00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1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01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75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623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97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473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111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6002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741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704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4864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0209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611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141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7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1926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578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2249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95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79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703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7214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47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3229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487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9756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63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4821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21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0564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09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393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913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0881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21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9661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6383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055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62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1991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21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149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35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0945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46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226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8607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673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99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7555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852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686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807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9206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01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681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817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756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07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274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45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4663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432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026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7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4954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58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75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801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903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05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6429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30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949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06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8841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31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333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897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3263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899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276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0939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787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81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047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235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764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83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9631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4314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21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995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519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474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13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0557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007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85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77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94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92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96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803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161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7395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671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69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353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21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7710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13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7167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7043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61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9326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95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345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717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1356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13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275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15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005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19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4428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713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1230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842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1711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26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9219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222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212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687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0493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312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9146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83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5889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6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0927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558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0323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90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14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301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592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89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0393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214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4893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420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455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743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6951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333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59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35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391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408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5163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98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6571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47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0846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040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584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645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566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105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386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71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0958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8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2124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52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086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01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8342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700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8102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83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0212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998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8220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638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4851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572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233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7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3777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176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9156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72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6020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49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9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084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8700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774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436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7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9273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584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871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38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3426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64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279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98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3073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54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201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115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654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73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399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36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9211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52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4913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091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1755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21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0911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57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124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787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7729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49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9678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148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5401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980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8499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623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97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0778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832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4129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72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3988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93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882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873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2005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7109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343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899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856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908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232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9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053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915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528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07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1406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5639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24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0663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50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7822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67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382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279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9683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52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072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965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6224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83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924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216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036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256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277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69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441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201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7012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036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608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9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132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63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8656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99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4818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989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5165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359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960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01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7596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32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584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31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5655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2220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9346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05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4793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438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8040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2323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592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7282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385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0014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13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096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14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1095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58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739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19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7745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17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3737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12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995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2896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0198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894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5673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895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0958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7663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943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984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31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542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0071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8738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200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8271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057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6805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25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692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897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4367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519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92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19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1050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95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563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476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130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845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300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879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04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880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9162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02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3535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627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3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1592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25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554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30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8958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9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816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50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5072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0531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2594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096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3821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64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6132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707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6156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01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988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3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62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7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7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236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0357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05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87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6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9040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435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2245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233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517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923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7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272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18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847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46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2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66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888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84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036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536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0740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70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0240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029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722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960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3799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859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55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900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326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0167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96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16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4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45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4576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488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888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3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0900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21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0372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422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2960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7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860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61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92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81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2032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395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465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6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95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36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9414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74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2756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366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29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2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7971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95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75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838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702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55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349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578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1432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74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77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842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4923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1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195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202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4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84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7301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943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7357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80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427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218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4568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177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529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24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49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9388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326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4224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020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257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7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8995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086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3337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4640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7965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9410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0647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20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2038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758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404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980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633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79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079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05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7107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388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258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57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7489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064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864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3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1104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0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591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54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109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9082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139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785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716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992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865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502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6133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381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3613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4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311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7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396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340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6332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83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3035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40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425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98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1693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229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385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645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922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00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4186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50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3381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9754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2589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117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1481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380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8660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01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3518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739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311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687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399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56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500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77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46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148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7891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057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4792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93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2408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2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6797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53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0945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39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358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477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7947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764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733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677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43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975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8883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60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0167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08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8198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229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975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484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269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51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6442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54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787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6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4592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6267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567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653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279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73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670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91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652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297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3960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34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4896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276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2289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036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3978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774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167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07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5053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75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1138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393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1523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93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6809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07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291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52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4654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495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404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567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7374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71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012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446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5297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290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5786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0497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800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6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881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13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93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95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2751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492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990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4137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455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7714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290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521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817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798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015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180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2624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54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4876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4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042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29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1180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239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802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93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124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472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618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91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4298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85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0323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65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7870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5403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433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18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4703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19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4656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82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227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521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5308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974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5518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395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16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37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230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321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7722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528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8040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1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850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127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1362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8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5997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3381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000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61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466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937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496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5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143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9112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815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0912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46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5489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117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66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61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335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38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8182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67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4187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681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268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600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71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731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52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736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67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6514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33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547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044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8475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85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2794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03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853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56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992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711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82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782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9549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729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5006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04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5631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48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2451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20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766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38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530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04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9428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1632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572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919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897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822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72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93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613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465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983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3295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6365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38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5456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18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8114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22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1149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5694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4969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8622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703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7916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51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52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20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8551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314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698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6005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81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529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746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1990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11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2210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91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024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197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912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42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322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784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011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57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2701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506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173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8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73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33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34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55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200458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8159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115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9342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16883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9665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3716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0158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4423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6163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8476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157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4383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7182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0022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7265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6248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3898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036274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29732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4950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6959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9054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7261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34069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69100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8273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2517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935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1865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903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7914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198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6995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2292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9932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8029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11908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0762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0651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76525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5730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3335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3630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4361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4705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3236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2012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230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7714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1571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6343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7562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0007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13365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998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985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7440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0138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9218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86393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0524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4511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2084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0343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6205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2338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777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564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1812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7938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5689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929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5706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0819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9560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40494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400595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426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4914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87014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9976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6748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5490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37651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2131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9268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4687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54907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9855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2117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9664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116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2282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0820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0690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169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5648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879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4411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4327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26815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6678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9967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2299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2276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984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33992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875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6502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439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8937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7093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9859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726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5745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06018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569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6449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6912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04758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534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7080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4701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8952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5683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2764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5438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996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0804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54826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7906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2395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3712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536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9864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42571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4647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6636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5219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3618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2512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50018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497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913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3180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0129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8690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551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7620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9306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901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308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7940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31525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5750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235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1012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9174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1586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7861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0931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261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406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4764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4318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37943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4736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4882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4809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607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4512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2620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8187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7899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5620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833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878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50039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57482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6197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5203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3242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7002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5785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1851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3154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5712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2614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59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4207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2108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20276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7947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2604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1522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5249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1275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3238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4192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53998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4372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4676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1721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9361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8865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92175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1683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822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17241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9281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5802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368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119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5743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0026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90203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6265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981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4657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19015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6877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524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2349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4989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134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70998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5022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3311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9602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1854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2944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4087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8339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9720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4932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87364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0356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8840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3301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3296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1053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5867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4362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8448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5007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269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1910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9285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2079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3490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4741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57785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3596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30091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6773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9663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0287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0443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8530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5953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1775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70020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1348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88180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5122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0022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1203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5718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0866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700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6531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4398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0293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75783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3138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8975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6860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997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4902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67386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0561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8028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5366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1850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3396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68285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343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1032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7177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04016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7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0445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1053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639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3858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7356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8080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06114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2884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3052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5527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9988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8555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32688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194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5217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9568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7218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1744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79996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5707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04339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63233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9597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7657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5226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4698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1387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387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9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44712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943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6130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2606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2341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849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3075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7096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519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5851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425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77400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06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6670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85019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43194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3163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9228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4218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5034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5495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2098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3022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80074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9258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386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8502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7316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3094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2254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5067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1152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103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89588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524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407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186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9916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9428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4415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4486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3016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6180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8285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2471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0202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61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95994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6634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0823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2997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2869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2475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2335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4438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8340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2065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0581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0667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4745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654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10671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9408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0458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4474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2508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9601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4806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9660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311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959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32742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1044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47303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508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43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5654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5726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468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5648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7633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0061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317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4562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05465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44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657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3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37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55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28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69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9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42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47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576562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6727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296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7095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0425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2395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0101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0201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94471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6026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93735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13334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478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174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9069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1913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62647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61826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28633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159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6044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2206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0909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4248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08782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690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05063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4371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8583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35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8441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9847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38961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3813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62563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3195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3503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2600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71526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8478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45358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7187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1681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2201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474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0328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48331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4148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7866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1658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41405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1384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627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4341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52081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49791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843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0326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38163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7544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2095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0520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181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99329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91220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9679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39915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4181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3039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4168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8617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2721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0916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7686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6141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8458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9447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3638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79862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5054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0434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1027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78171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4998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35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40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1239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2551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9888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988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86766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1279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94038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1448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3967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4509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30164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8536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98898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0518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074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4616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20143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5536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27866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2961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7252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64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091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4996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9846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1467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18009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657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98344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5997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9462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457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18744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7802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54240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9282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0826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2302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7419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4496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89691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6067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3682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4738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349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3182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5075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5115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345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3147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4903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15161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9576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8128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2484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4370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7671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948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53277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1649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32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6355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01344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7666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2536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2810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5020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194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5922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0365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8333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2403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5140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4869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1524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346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07436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084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510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8031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1662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204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26663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8944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0062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4922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6723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333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0174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0089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9911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9263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3540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9626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722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8726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34040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3637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06415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9373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6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624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6568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3443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774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16460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3250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0039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641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3493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6563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2097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3493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4987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6033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243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2120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6963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0274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4194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139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0329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2608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8622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3427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1365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0346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5425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38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5424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906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999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0772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0332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2677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626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25794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5764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8681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9944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40043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9544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68305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111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4770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028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93996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6715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76104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8734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01841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9145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0533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228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5703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7029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553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3213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453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4123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024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427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35790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491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7864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6329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435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4475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8022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4614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4315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0104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198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4224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5491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357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725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0403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886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7216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508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1135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1055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3991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86723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9263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1060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6515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514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97636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7153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597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3288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5992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7007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7244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70425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5091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0330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1645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1998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8267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894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4972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297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6794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789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9353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51443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717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81718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202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2820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8048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69299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6576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98959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0625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769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85504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136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071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30989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8658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9944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5131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4373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1475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09355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6965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3880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1907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1323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3620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9303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0181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70224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6357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97062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2142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7906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0890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284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7221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6522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7901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381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6017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229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4074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47243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5925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8964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0584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030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4030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5264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4048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57871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4677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05404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8447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375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4106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7626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3855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760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1290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5031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067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774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084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177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6807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11000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1890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27316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5044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328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5917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26341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9089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4053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1564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4981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357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06815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633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52589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1712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85332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8337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3366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204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5982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7706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8073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1808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0112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3974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0054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743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921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4913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9632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2017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3458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3401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675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8536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1042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4084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73508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6719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4786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9617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17809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1059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4150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20769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089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089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doi.org/10.1186/1471-2288-8-70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A6BDA0-AADA-45C3-9531-3DD5F775A5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1217</Words>
  <Characters>6942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rgia Petrou</dc:creator>
  <cp:keywords/>
  <dc:description/>
  <cp:lastModifiedBy>Emma Cordon</cp:lastModifiedBy>
  <cp:revision>4</cp:revision>
  <dcterms:created xsi:type="dcterms:W3CDTF">2025-03-29T23:51:00Z</dcterms:created>
  <dcterms:modified xsi:type="dcterms:W3CDTF">2025-08-25T10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1a30b67-d01c-46de-8afd-03086fa954e5</vt:lpwstr>
  </property>
</Properties>
</file>